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8A0C24">
      <w:pPr>
        <w:pBdr>
          <w:bottom w:val="single" w:sz="4" w:space="1" w:color="auto"/>
        </w:pBd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2AE5CE6" w:rsidR="00FD3332" w:rsidRPr="00753C9C" w:rsidRDefault="008A0C24" w:rsidP="007D41EC">
      <w:pPr>
        <w:spacing w:line="360" w:lineRule="auto"/>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w:t>
      </w:r>
      <w:r w:rsidR="000B16EB">
        <w:rPr>
          <w:rFonts w:ascii="Times New Roman" w:hAnsi="Times New Roman" w:cs="Times New Roman"/>
        </w:rPr>
        <w:t>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34 meters per year, and a net growth of 1.68 meters </w:t>
      </w:r>
      <w:commentRangeStart w:id="0"/>
      <w:r w:rsidR="004B1085">
        <w:rPr>
          <w:rFonts w:ascii="Times New Roman" w:hAnsi="Times New Roman" w:cs="Times New Roman"/>
        </w:rPr>
        <w:t>over the timeframe of the research</w:t>
      </w:r>
      <w:commentRangeEnd w:id="0"/>
      <w:r w:rsidR="004B1085">
        <w:rPr>
          <w:rStyle w:val="CommentReference"/>
        </w:rPr>
        <w:commentReference w:id="0"/>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lastRenderedPageBreak/>
        <w:t>Recommendations for tracking forest growth with ATL08 data are provided</w:t>
      </w: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5CBA1A4E"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5646D599"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w:t>
      </w:r>
      <w:r w:rsidR="00F95EC8">
        <w:rPr>
          <w:rFonts w:ascii="Times New Roman" w:hAnsi="Times New Roman" w:cs="Times New Roman"/>
        </w:rPr>
        <w:lastRenderedPageBreak/>
        <w:t xml:space="preserve">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w:t>
      </w:r>
      <w:r w:rsidR="00732B25">
        <w:rPr>
          <w:rFonts w:ascii="Times New Roman" w:hAnsi="Times New Roman" w:cs="Times New Roman"/>
        </w:rPr>
        <w:lastRenderedPageBreak/>
        <w:t xml:space="preserve">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72EA7F2C"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ICESat) mission collected global waveform LiDAR data</w:t>
      </w:r>
      <w:r w:rsidR="00336BC3">
        <w:rPr>
          <w:rFonts w:ascii="Times New Roman" w:hAnsi="Times New Roman" w:cs="Times New Roman"/>
        </w:rPr>
        <w:t xml:space="preserve">, </w:t>
      </w:r>
      <w:r w:rsidR="00336BC3">
        <w:rPr>
          <w:rFonts w:ascii="Times New Roman" w:hAnsi="Times New Roman" w:cs="Times New Roman"/>
        </w:rPr>
        <w:t>quantify</w:t>
      </w:r>
      <w:r w:rsidR="00336BC3">
        <w:rPr>
          <w:rFonts w:ascii="Times New Roman" w:hAnsi="Times New Roman" w:cs="Times New Roman"/>
        </w:rPr>
        <w:t xml:space="preserve">ing </w:t>
      </w:r>
      <w:r w:rsidR="00336BC3">
        <w:rPr>
          <w:rFonts w:ascii="Times New Roman" w:hAnsi="Times New Roman" w:cs="Times New Roman"/>
        </w:rPr>
        <w:t>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proofErr w:type="spellStart"/>
      <w:r w:rsidR="00920CC3">
        <w:rPr>
          <w:rFonts w:ascii="Times New Roman" w:hAnsi="Times New Roman" w:cs="Times New Roman"/>
        </w:rPr>
        <w:t>ICESat</w:t>
      </w:r>
      <w:proofErr w:type="spellEnd"/>
      <w:r w:rsidR="00920CC3">
        <w:rPr>
          <w:rFonts w:ascii="Times New Roman" w:hAnsi="Times New Roman" w:cs="Times New Roman"/>
        </w:rPr>
        <w:t xml:space="preserve">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w:t>
      </w:r>
      <w:r w:rsidR="00E43D1A">
        <w:rPr>
          <w:rFonts w:ascii="Times New Roman" w:hAnsi="Times New Roman" w:cs="Times New Roman"/>
        </w:rPr>
        <w:t>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building on the success of the first ICESat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0459D06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48B58743"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BA15CE">
        <w:rPr>
          <w:rFonts w:ascii="Times New Roman" w:hAnsi="Times New Roman" w:cs="Times New Roman"/>
        </w:rPr>
        <w:t>,</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27A1B">
      <w:pPr>
        <w:spacing w:line="360" w:lineRule="auto"/>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42DF1F9" w:rsidR="00C76E14" w:rsidRDefault="00F66DB2" w:rsidP="00627A1B">
      <w:pPr>
        <w:spacing w:line="360" w:lineRule="auto"/>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S, A. Liu et al. (2021) reported a mean bias of -0.77 m, and a mean absolute error of 4.33 m.</w:t>
      </w:r>
    </w:p>
    <w:p w14:paraId="46708F7E" w14:textId="279E5F58" w:rsidR="00F66DB2" w:rsidRDefault="00C76E14" w:rsidP="00627A1B">
      <w:pPr>
        <w:spacing w:line="360" w:lineRule="auto"/>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w:t>
      </w:r>
      <w:r w:rsidR="00E76B0E">
        <w:rPr>
          <w:rFonts w:ascii="Times New Roman" w:hAnsi="Times New Roman" w:cs="Times New Roman"/>
        </w:rPr>
        <w:lastRenderedPageBreak/>
        <w:t xml:space="preserve">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893C99">
      <w:pPr>
        <w:keepNext/>
        <w:spacing w:line="360" w:lineRule="auto"/>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51AA6AB9" w:rsidR="00767262" w:rsidRPr="00893C99" w:rsidRDefault="00A828A6" w:rsidP="0077672A">
      <w:pPr>
        <w:pStyle w:val="Caption"/>
        <w:spacing w:line="360" w:lineRule="auto"/>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4EF0D09F" w:rsidR="00CD5EF3" w:rsidRPr="003A4DA3" w:rsidRDefault="00767262" w:rsidP="0077672A">
      <w:pPr>
        <w:spacing w:line="360" w:lineRule="auto"/>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even after quality filters</w:t>
      </w:r>
      <w:r w:rsidR="0065254C">
        <w:rPr>
          <w:rFonts w:ascii="Times New Roman" w:hAnsi="Times New Roman" w:cs="Times New Roman"/>
        </w:rPr>
        <w:t xml:space="preserve">.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 xml:space="preserve">As of 2023, the National Land Cover Database characterizes the study area as predominantly Woody </w:t>
      </w:r>
      <w:r w:rsidR="004B4B11">
        <w:rPr>
          <w:rFonts w:ascii="Times New Roman" w:hAnsi="Times New Roman" w:cs="Times New Roman"/>
        </w:rPr>
        <w:lastRenderedPageBreak/>
        <w:t>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and Evergreen Forest</w:t>
      </w:r>
      <w:r w:rsidR="00AA44DC">
        <w:rPr>
          <w:rFonts w:ascii="Times New Roman" w:hAnsi="Times New Roman" w:cs="Times New Roman"/>
        </w:rPr>
        <w:t xml:space="preserve"> (42%).</w:t>
      </w:r>
      <w:r w:rsidR="00221093">
        <w:rPr>
          <w:rFonts w:ascii="Times New Roman" w:hAnsi="Times New Roman" w:cs="Times New Roman"/>
        </w:rPr>
        <w:t xml:space="preserve"> 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1393364B" w:rsidR="00820944" w:rsidRPr="00477C5B" w:rsidRDefault="0020091A" w:rsidP="00866F9A">
      <w:pPr>
        <w:spacing w:line="360" w:lineRule="auto"/>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09346FE5"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in serving as a </w:t>
      </w:r>
      <w:r w:rsidR="00C57E43" w:rsidRPr="004A401E">
        <w:rPr>
          <w:rFonts w:ascii="Times New Roman" w:hAnsi="Times New Roman" w:cs="Times New Roman"/>
        </w:rPr>
        <w:t>reference for</w:t>
      </w:r>
      <w:r w:rsidR="00607BD8" w:rsidRPr="004A401E">
        <w:rPr>
          <w:rFonts w:ascii="Times New Roman" w:hAnsi="Times New Roman" w:cs="Times New Roman"/>
        </w:rPr>
        <w:t xml:space="preserve"> 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1"/>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2025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1"/>
      <w:r w:rsidR="0049170C">
        <w:rPr>
          <w:rStyle w:val="CommentReference"/>
        </w:rPr>
        <w:commentReference w:id="1"/>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w:t>
      </w:r>
      <w:r w:rsidR="00726403">
        <w:rPr>
          <w:rFonts w:ascii="Times New Roman" w:hAnsi="Times New Roman" w:cs="Times New Roman"/>
        </w:rPr>
        <w:lastRenderedPageBreak/>
        <w:t>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 xml:space="preserve">2024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D18ACC4"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w:t>
      </w:r>
      <w:r w:rsidR="00F4468B" w:rsidRPr="002B1F12">
        <w:rPr>
          <w:rFonts w:ascii="Times New Roman" w:hAnsi="Times New Roman" w:cs="Times New Roman"/>
        </w:rPr>
        <w:t xml:space="preserve">eased the Annual National Land Cover Database (NLCD) </w:t>
      </w:r>
      <w:commentRangeStart w:id="2"/>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2"/>
      <w:r w:rsidR="002B1F12">
        <w:rPr>
          <w:rStyle w:val="CommentReference"/>
        </w:rPr>
        <w:commentReference w:id="2"/>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3378C">
        <w:rPr>
          <w:rFonts w:ascii="Times New Roman" w:hAnsi="Times New Roman" w:cs="Times New Roman"/>
        </w:rPr>
        <w:t xml:space="preserve">Though using land cover data from 2023 yields a 1-year </w:t>
      </w:r>
      <w:r w:rsidR="0073378C">
        <w:rPr>
          <w:rFonts w:ascii="Times New Roman" w:hAnsi="Times New Roman" w:cs="Times New Roman"/>
        </w:rPr>
        <w:lastRenderedPageBreak/>
        <w:t xml:space="preserve">discrepancy with ATL08 data, which extends from 2018 to 2024, this year was chosen for consistency with the most recent year of disturbance </w:t>
      </w:r>
      <w:r w:rsidR="004A401E">
        <w:rPr>
          <w:rFonts w:ascii="Times New Roman" w:hAnsi="Times New Roman" w:cs="Times New Roman"/>
        </w:rPr>
        <w:t xml:space="preserve">history </w:t>
      </w:r>
      <w:r w:rsidR="0073378C">
        <w:rPr>
          <w:rFonts w:ascii="Times New Roman" w:hAnsi="Times New Roman" w:cs="Times New Roman"/>
        </w:rPr>
        <w:t>data, 2023.</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7CA09CE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62475535"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segments with a multiple scattering warning flag greater than zero or a cloud confidence flag greater than one were removed to mitigate atmospheric interference. </w:t>
      </w:r>
    </w:p>
    <w:p w14:paraId="6C644425" w14:textId="2EC27150" w:rsidR="00A07C10"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w:t>
      </w:r>
      <w:r w:rsidR="009E0D36">
        <w:rPr>
          <w:rFonts w:ascii="Times New Roman" w:hAnsi="Times New Roman" w:cs="Times New Roman"/>
        </w:rPr>
        <w:lastRenderedPageBreak/>
        <w:t xml:space="preserve">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2419AACE" w14:textId="77777777" w:rsidR="006252F6" w:rsidRDefault="006252F6" w:rsidP="006252F6">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30F48B4A" w:rsidR="006252F6" w:rsidRPr="006252F6" w:rsidRDefault="006252F6" w:rsidP="006252F6">
      <w:pPr>
        <w:pStyle w:val="Caption"/>
        <w:spacing w:line="360" w:lineRule="auto"/>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AF7E28">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F90DBC">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proofErr w:type="spellStart"/>
      <w:r w:rsidR="00AE612B" w:rsidRPr="00AE612B">
        <w:rPr>
          <w:rFonts w:ascii="Times New Roman" w:hAnsi="Times New Roman" w:cs="Times New Roman"/>
          <w:highlight w:val="cyan"/>
          <w:lang w:val="fr-FR"/>
        </w:rPr>
        <w:t>see</w:t>
      </w:r>
      <w:proofErr w:type="spellEnd"/>
      <w:r w:rsidR="00AE612B" w:rsidRPr="00AE612B">
        <w:rPr>
          <w:rFonts w:ascii="Times New Roman" w:hAnsi="Times New Roman" w:cs="Times New Roman"/>
          <w:highlight w:val="cyan"/>
          <w:lang w:val="fr-FR"/>
        </w:rPr>
        <w:t xml:space="preserve"> </w:t>
      </w:r>
      <w:proofErr w:type="spellStart"/>
      <w:r w:rsidR="00AE612B" w:rsidRPr="00AE612B">
        <w:rPr>
          <w:rFonts w:ascii="Times New Roman" w:hAnsi="Times New Roman" w:cs="Times New Roman"/>
          <w:highlight w:val="cyan"/>
          <w:lang w:val="fr-FR"/>
        </w:rPr>
        <w:t>appendix</w:t>
      </w:r>
      <w:proofErr w:type="spellEnd"/>
      <w:r w:rsidR="00AE612B" w:rsidRPr="00AE612B">
        <w:rPr>
          <w:rFonts w:ascii="Times New Roman" w:hAnsi="Times New Roman" w:cs="Times New Roman"/>
          <w:highlight w:val="cyan"/>
          <w:lang w:val="fr-FR"/>
        </w:rPr>
        <w:t xml:space="preserve">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t>
      </w:r>
      <w:r w:rsidR="00AE612B">
        <w:rPr>
          <w:rFonts w:ascii="Times New Roman" w:hAnsi="Times New Roman" w:cs="Times New Roman"/>
        </w:rPr>
        <w:lastRenderedPageBreak/>
        <w:t xml:space="preserve">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893C99">
      <w:pPr>
        <w:keepNext/>
        <w:spacing w:line="360" w:lineRule="auto"/>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0E0EAD55" w:rsidR="00893C99" w:rsidRDefault="00893C99" w:rsidP="00893C99">
      <w:pPr>
        <w:pStyle w:val="Caption"/>
        <w:spacing w:line="360" w:lineRule="auto"/>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94329">
      <w:pPr>
        <w:keepNext/>
        <w:spacing w:line="360" w:lineRule="auto"/>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3274DB81" w:rsidR="00650FD3" w:rsidRDefault="00594329" w:rsidP="00594329">
      <w:pPr>
        <w:pStyle w:val="Caption"/>
        <w:spacing w:line="360" w:lineRule="auto"/>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AF7E28">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xml:space="preserve">: ALS data extracted within ATL08 segments. Segments collected in forest plantation region as shown from 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xml:space="preserve">. ALS data contains only non-ground returns with reasonable vegetation height as described below. </w:t>
      </w:r>
    </w:p>
    <w:p w14:paraId="4406AC39" w14:textId="088284D8"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AD222F">
      <w:pPr>
        <w:keepNext/>
        <w:spacing w:line="360" w:lineRule="auto"/>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3D26AC6A" w:rsidR="00107CC3" w:rsidRPr="00AD222F" w:rsidRDefault="00367585" w:rsidP="00AD222F">
      <w:pPr>
        <w:pStyle w:val="Caption"/>
        <w:spacing w:line="360" w:lineRule="auto"/>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AF7E28">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0BDBA8A5"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3"/>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commentRangeEnd w:id="3"/>
      <w:r w:rsidR="00E93D7B">
        <w:rPr>
          <w:rStyle w:val="CommentReference"/>
        </w:rPr>
        <w:commentReference w:id="3"/>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D15D9E">
      <w:pPr>
        <w:spacing w:line="360" w:lineRule="auto"/>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script </w:t>
      </w:r>
      <w:r w:rsidR="00D15D9E" w:rsidRPr="00D15D9E">
        <w:rPr>
          <w:rFonts w:ascii="Times New Roman" w:hAnsi="Times New Roman" w:cs="Times New Roman"/>
          <w:b/>
          <w:bCs/>
          <w:highlight w:val="cyan"/>
          <w:u w:val="single"/>
        </w:rPr>
        <w:t>(see code appendix)</w:t>
      </w:r>
      <w:r w:rsidR="00D15D9E">
        <w:rPr>
          <w:rFonts w:ascii="Times New Roman" w:hAnsi="Times New Roman" w:cs="Times New Roman"/>
          <w:b/>
          <w:bCs/>
          <w:u w:val="single"/>
        </w:rPr>
        <w: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AD222F">
      <w:pPr>
        <w:keepNext/>
        <w:spacing w:line="360" w:lineRule="auto"/>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572A3807" w:rsidR="00107CC3" w:rsidRPr="00AD222F" w:rsidRDefault="00AD222F" w:rsidP="00AD222F">
      <w:pPr>
        <w:pStyle w:val="Caption"/>
        <w:spacing w:line="360" w:lineRule="auto"/>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AF7E28">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0F7DB518" w:rsidR="005F14E3" w:rsidRDefault="00857AFA" w:rsidP="00D15D9E">
      <w:pPr>
        <w:spacing w:line="360" w:lineRule="auto"/>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 counties. For these sequence numbers, the plot, condition, and tree tables were extracted from the </w:t>
      </w:r>
      <w:r w:rsidR="005F14E3">
        <w:rPr>
          <w:rFonts w:ascii="Times New Roman" w:hAnsi="Times New Roman" w:cs="Times New Roman"/>
        </w:rPr>
        <w:lastRenderedPageBreak/>
        <w:t xml:space="preserve">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445E0F3E"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on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0D7D493F"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 xml:space="preserve">reported ATL08 canopy heights at face value. To </w:t>
      </w:r>
      <w:r w:rsidR="00C50D20" w:rsidRPr="002B1F12">
        <w:rPr>
          <w:rFonts w:ascii="Times New Roman" w:hAnsi="Times New Roman" w:cs="Times New Roman"/>
        </w:rPr>
        <w:t>do so, we</w:t>
      </w:r>
      <w:r w:rsidRPr="002B1F12">
        <w:rPr>
          <w:rFonts w:ascii="Times New Roman" w:hAnsi="Times New Roman" w:cs="Times New Roman"/>
        </w:rPr>
        <w:t xml:space="preserve"> use a linear regression to compare ATL08 canopy heigh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proofErr w:type="spellStart"/>
      <w:r>
        <w:rPr>
          <w:rFonts w:ascii="Times New Roman" w:hAnsi="Times New Roman" w:cs="Times New Roman"/>
          <w:i/>
          <w:iCs/>
        </w:rPr>
        <w:t>RobustLinearReg</w:t>
      </w:r>
      <w:proofErr w:type="spellEnd"/>
      <w:r>
        <w:rPr>
          <w:rFonts w:ascii="Times New Roman" w:hAnsi="Times New Roman" w:cs="Times New Roman"/>
          <w:i/>
          <w:iCs/>
        </w:rPr>
        <w:t xml:space="preserve">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w:t>
      </w:r>
      <w:r w:rsidR="0029418A">
        <w:rPr>
          <w:rFonts w:ascii="Times New Roman" w:hAnsi="Times New Roman" w:cs="Times New Roman"/>
        </w:rPr>
        <w:lastRenderedPageBreak/>
        <w:t>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3E52B1B6"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423643" w:rsidRPr="002B1F12">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423643" w:rsidRPr="002B1F12">
        <w:rPr>
          <w:rFonts w:ascii="Times New Roman" w:hAnsi="Times New Roman" w:cs="Times New Roman"/>
        </w:rPr>
        <w:t>(Markus et al., 2017; Neuenschwander et al., 2023; Neumann et al., 2019)</w:t>
      </w:r>
      <w:r w:rsidR="006770FA" w:rsidRPr="002B1F12">
        <w:rPr>
          <w:rFonts w:ascii="Times New Roman" w:hAnsi="Times New Roman" w:cs="Times New Roman"/>
        </w:rPr>
        <w:fldChar w:fldCharType="end"/>
      </w:r>
      <w:r w:rsidR="00423643" w:rsidRPr="002B1F12">
        <w:rPr>
          <w:rFonts w:ascii="Times New Roman" w:hAnsi="Times New Roman" w:cs="Times New Roman"/>
        </w:rPr>
        <w:t xml:space="preserve">. 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w:t>
      </w:r>
      <w:r w:rsidR="00267F00" w:rsidRPr="002B1F12">
        <w:rPr>
          <w:rFonts w:ascii="Times New Roman" w:hAnsi="Times New Roman" w:cs="Times New Roman"/>
        </w:rPr>
        <w:t>‘</w:t>
      </w:r>
      <w:r w:rsidR="00423643" w:rsidRPr="002B1F12">
        <w:rPr>
          <w:rFonts w:ascii="Times New Roman" w:hAnsi="Times New Roman" w:cs="Times New Roman"/>
        </w:rPr>
        <w:t>sample</w:t>
      </w:r>
      <w:r w:rsidR="00267F00" w:rsidRPr="002B1F12">
        <w:rPr>
          <w:rFonts w:ascii="Times New Roman" w:hAnsi="Times New Roman" w:cs="Times New Roman"/>
        </w:rPr>
        <w:t xml:space="preserve">’ </w:t>
      </w:r>
      <w:r w:rsidR="00423643" w:rsidRPr="002B1F12">
        <w:rPr>
          <w:rFonts w:ascii="Times New Roman" w:hAnsi="Times New Roman" w:cs="Times New Roman"/>
        </w:rPr>
        <w:t>of the study area (Figure 7)</w:t>
      </w:r>
      <w:r w:rsidR="002B1F12">
        <w:rPr>
          <w:rFonts w:ascii="Times New Roman" w:hAnsi="Times New Roman" w:cs="Times New Roman"/>
        </w:rPr>
        <w:t>.</w:t>
      </w:r>
    </w:p>
    <w:p w14:paraId="0975FB12" w14:textId="77777777" w:rsidR="00863DE0" w:rsidRPr="00863DE0" w:rsidRDefault="00863DE0" w:rsidP="00863DE0">
      <w:pPr>
        <w:keepNext/>
        <w:spacing w:line="360" w:lineRule="auto"/>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4E18F9DB" w:rsidR="00863DE0" w:rsidRPr="00863DE0" w:rsidRDefault="00863DE0" w:rsidP="00863DE0">
      <w:pPr>
        <w:pStyle w:val="Caption"/>
        <w:spacing w:line="360" w:lineRule="auto"/>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AF7E28">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Spatial distribution of each year’s ATL08 segments across the study area. Separate plots unique plots with unique color 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FF5D412" w:rsidR="00423643" w:rsidRPr="00097914" w:rsidRDefault="00863DE0" w:rsidP="0044291D">
      <w:pPr>
        <w:spacing w:line="360" w:lineRule="auto"/>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14EDB791"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C6665D">
        <w:rPr>
          <w:rFonts w:ascii="Times New Roman" w:hAnsi="Times New Roman" w:cs="Times New Roman"/>
        </w:rPr>
        <w:t>(</w:t>
      </w:r>
      <w:r w:rsidR="00C6665D" w:rsidRPr="00C6665D">
        <w:rPr>
          <w:rFonts w:ascii="Times New Roman" w:hAnsi="Times New Roman" w:cs="Times New Roman"/>
        </w:rPr>
        <w:t>Figure 8;</w:t>
      </w:r>
      <w:r w:rsidR="00C6665D" w:rsidRPr="00C6665D">
        <w:rPr>
          <w:rFonts w:ascii="Times New Roman" w:hAnsi="Times New Roman" w:cs="Times New Roman"/>
          <w:b/>
          <w:bCs/>
          <w:u w:val="single"/>
        </w:rPr>
        <w:t xml:space="preserve"> </w:t>
      </w:r>
      <w:r w:rsidRPr="00FF63E4">
        <w:rPr>
          <w:rFonts w:ascii="Times New Roman" w:hAnsi="Times New Roman" w:cs="Times New Roman"/>
          <w:b/>
          <w:bCs/>
          <w:highlight w:val="cyan"/>
          <w:u w:val="single"/>
        </w:rPr>
        <w:t>see code appendix)</w:t>
      </w:r>
      <w:r w:rsidR="002B1F12">
        <w:rPr>
          <w:rFonts w:ascii="Times New Roman" w:hAnsi="Times New Roman" w:cs="Times New Roman"/>
          <w:b/>
          <w:bCs/>
          <w:u w:val="single"/>
        </w:rPr>
        <w:t>.</w:t>
      </w:r>
    </w:p>
    <w:p w14:paraId="7794ADA9" w14:textId="77777777" w:rsidR="00AF7E28" w:rsidRDefault="00AF7E28" w:rsidP="00AF7E28">
      <w:pPr>
        <w:keepNext/>
        <w:spacing w:line="360" w:lineRule="auto"/>
      </w:pPr>
      <w:r>
        <w:rPr>
          <w:noProof/>
        </w:rPr>
        <w:lastRenderedPageBreak/>
        <w:drawing>
          <wp:inline distT="0" distB="0" distL="0" distR="0" wp14:anchorId="2B1D7CB4" wp14:editId="5C001AF8">
            <wp:extent cx="6359993" cy="2573215"/>
            <wp:effectExtent l="0" t="0" r="3175" b="0"/>
            <wp:docPr id="1882494301" name="Picture 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94301" name="Picture 3" descr="A screenshot of a computer generated imag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2302" cy="2574149"/>
                    </a:xfrm>
                    <a:prstGeom prst="rect">
                      <a:avLst/>
                    </a:prstGeom>
                  </pic:spPr>
                </pic:pic>
              </a:graphicData>
            </a:graphic>
          </wp:inline>
        </w:drawing>
      </w:r>
    </w:p>
    <w:p w14:paraId="325F03BA" w14:textId="42060FF9" w:rsidR="007548EC" w:rsidRPr="00AF7E28" w:rsidRDefault="00AF7E28" w:rsidP="00AF7E28">
      <w:pPr>
        <w:pStyle w:val="Caption"/>
        <w:spacing w:line="360" w:lineRule="auto"/>
        <w:rPr>
          <w:rFonts w:ascii="Times New Roman" w:hAnsi="Times New Roman" w:cs="Times New Roman"/>
          <w:sz w:val="22"/>
          <w:szCs w:val="22"/>
        </w:rPr>
      </w:pPr>
      <w:r w:rsidRPr="00AF7E28">
        <w:rPr>
          <w:rFonts w:ascii="Times New Roman" w:hAnsi="Times New Roman" w:cs="Times New Roman"/>
          <w:sz w:val="22"/>
          <w:szCs w:val="22"/>
        </w:rPr>
        <w:t xml:space="preserve">Figure </w:t>
      </w:r>
      <w:r w:rsidRPr="00AF7E28">
        <w:rPr>
          <w:rFonts w:ascii="Times New Roman" w:hAnsi="Times New Roman" w:cs="Times New Roman"/>
          <w:sz w:val="22"/>
          <w:szCs w:val="22"/>
        </w:rPr>
        <w:fldChar w:fldCharType="begin"/>
      </w:r>
      <w:r w:rsidRPr="00AF7E28">
        <w:rPr>
          <w:rFonts w:ascii="Times New Roman" w:hAnsi="Times New Roman" w:cs="Times New Roman"/>
          <w:sz w:val="22"/>
          <w:szCs w:val="22"/>
        </w:rPr>
        <w:instrText xml:space="preserve"> SEQ Figure \* ARABIC </w:instrText>
      </w:r>
      <w:r w:rsidRPr="00AF7E28">
        <w:rPr>
          <w:rFonts w:ascii="Times New Roman" w:hAnsi="Times New Roman" w:cs="Times New Roman"/>
          <w:sz w:val="22"/>
          <w:szCs w:val="22"/>
        </w:rPr>
        <w:fldChar w:fldCharType="separate"/>
      </w:r>
      <w:r w:rsidRPr="00AF7E28">
        <w:rPr>
          <w:rFonts w:ascii="Times New Roman" w:hAnsi="Times New Roman" w:cs="Times New Roman"/>
          <w:noProof/>
          <w:sz w:val="22"/>
          <w:szCs w:val="22"/>
        </w:rPr>
        <w:t>8</w:t>
      </w:r>
      <w:r w:rsidRPr="00AF7E28">
        <w:rPr>
          <w:rFonts w:ascii="Times New Roman" w:hAnsi="Times New Roman" w:cs="Times New Roman"/>
          <w:sz w:val="22"/>
          <w:szCs w:val="22"/>
        </w:rPr>
        <w:fldChar w:fldCharType="end"/>
      </w:r>
      <w:r>
        <w:rPr>
          <w:rFonts w:ascii="Times New Roman" w:hAnsi="Times New Roman" w:cs="Times New Roman"/>
          <w:sz w:val="22"/>
          <w:szCs w:val="22"/>
        </w:rPr>
        <w:t>: Population of forests throughout the study area: a) all forested pixels, colored by forest cover type, and b) a random selection of 50,000 forest pixels each with an ATL08 segment created at their center, resulting</w:t>
      </w:r>
      <w:r w:rsidR="003B786B">
        <w:rPr>
          <w:rFonts w:ascii="Times New Roman" w:hAnsi="Times New Roman" w:cs="Times New Roman"/>
          <w:sz w:val="22"/>
          <w:szCs w:val="22"/>
        </w:rPr>
        <w:t xml:space="preserve"> in the red speckled effect</w:t>
      </w:r>
    </w:p>
    <w:p w14:paraId="5C67C401" w14:textId="1E7F3420" w:rsidR="00FF63E4" w:rsidRPr="00FF63E4" w:rsidRDefault="00C6665D" w:rsidP="00FF63E4">
      <w:pPr>
        <w:spacing w:line="360" w:lineRule="auto"/>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 xml:space="preserve">For each selected pixel, we create an ATL08 segment at its center and extract the ALS canopy height within the segment </w:t>
      </w:r>
      <w:r w:rsidR="00FF63E4">
        <w:rPr>
          <w:rFonts w:ascii="Times New Roman" w:hAnsi="Times New Roman" w:cs="Times New Roman"/>
          <w:b/>
          <w:bCs/>
          <w:u w:val="single"/>
        </w:rPr>
        <w:t>(see appendix for code).</w:t>
      </w:r>
      <w:r w:rsidR="00FF63E4" w:rsidRPr="00FF63E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77777777" w:rsidR="0020091A" w:rsidRDefault="0020091A" w:rsidP="000C445D">
      <w:pPr>
        <w:spacing w:line="360" w:lineRule="auto"/>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0C445D">
      <w:pPr>
        <w:spacing w:line="360" w:lineRule="auto"/>
        <w:rPr>
          <w:rFonts w:ascii="Times New Roman" w:hAnsi="Times New Roman" w:cs="Times New Roman"/>
          <w:i/>
          <w:iCs/>
        </w:rPr>
      </w:pPr>
      <w:r>
        <w:rPr>
          <w:rFonts w:ascii="Times New Roman" w:hAnsi="Times New Roman" w:cs="Times New Roman"/>
        </w:rPr>
        <w:lastRenderedPageBreak/>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0218C418" w:rsidR="00F72C92" w:rsidRDefault="00476E78" w:rsidP="00F72C92">
      <w:pPr>
        <w:spacing w:line="360" w:lineRule="auto"/>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r w:rsidR="008D545C">
        <w:rPr>
          <w:rFonts w:ascii="Times New Roman" w:hAnsi="Times New Roman" w:cs="Times New Roman"/>
        </w:rPr>
        <w:t xml:space="preserve">Moreover, we subset to only plots with a remeasurement period that matches the timeframe of our ATL08 segments, </w:t>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 xml:space="preserve">plot level, and report the median value of </w:t>
      </w:r>
      <w:r w:rsidR="0018033E">
        <w:rPr>
          <w:rFonts w:ascii="Times New Roman" w:eastAsiaTheme="minorEastAsia" w:hAnsi="Times New Roman" w:cs="Times New Roman"/>
        </w:rPr>
        <w:lastRenderedPageBreak/>
        <w:t>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w:t>
      </w:r>
      <w:r>
        <w:rPr>
          <w:rFonts w:ascii="Times New Roman" w:hAnsi="Times New Roman" w:cs="Times New Roman"/>
        </w:rPr>
        <w:lastRenderedPageBreak/>
        <w:t xml:space="preserve">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1D342AED" w:rsidR="005F1507" w:rsidRPr="005F1507" w:rsidRDefault="005F1507" w:rsidP="005F1507">
      <w:pPr>
        <w:spacing w:line="360" w:lineRule="auto"/>
        <w:rPr>
          <w:rFonts w:ascii="Times New Roman" w:hAnsi="Times New Roman" w:cs="Times New Roman"/>
          <w:sz w:val="28"/>
          <w:szCs w:val="28"/>
        </w:rPr>
      </w:pPr>
      <w:r>
        <w:rPr>
          <w:rFonts w:ascii="Times New Roman" w:hAnsi="Times New Roman" w:cs="Times New Roman"/>
        </w:rPr>
        <w:tab/>
        <w:t>ATL08 segment canopy height estimations show strong correlation with reference ALS data at a single point in time (Figure 9).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1853F4">
      <w:pPr>
        <w:keepNext/>
        <w:spacing w:line="360" w:lineRule="auto"/>
        <w:jc w:val="center"/>
      </w:pPr>
      <w:r>
        <w:rPr>
          <w:rFonts w:ascii="Times New Roman" w:hAnsi="Times New Roman" w:cs="Times New Roman"/>
          <w:b/>
          <w:bCs/>
          <w:noProof/>
        </w:rPr>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3E7C4F52" w:rsidR="009F466A" w:rsidRPr="009F466A" w:rsidRDefault="009F466A" w:rsidP="001853F4">
      <w:pPr>
        <w:pStyle w:val="Caption"/>
        <w:spacing w:line="360" w:lineRule="auto"/>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9</w:t>
      </w:r>
      <w:r>
        <w:rPr>
          <w:rFonts w:ascii="Times New Roman" w:hAnsi="Times New Roman" w:cs="Times New Roman"/>
          <w:sz w:val="22"/>
          <w:szCs w:val="22"/>
        </w:rPr>
        <w:t xml:space="preserve">: Correlation of canopy heights estimated by ALS (X) and ATL08 (Y), with each point in scatterplot corresponding to an individual ATL08 segment. Canopy heights are reported in meters above ground. Red line indicates trend line from a Theil-Sen regression. </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Study Area Homogeneity</w:t>
      </w:r>
    </w:p>
    <w:p w14:paraId="5E96268E" w14:textId="4F942E07" w:rsidR="00261979" w:rsidRDefault="00261979" w:rsidP="00261979">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371C3C75" w:rsidR="0001707F" w:rsidRDefault="00261979" w:rsidP="0001707F">
      <w:pPr>
        <w:spacing w:line="360" w:lineRule="auto"/>
      </w:pPr>
      <w:r>
        <w:rPr>
          <w:rFonts w:ascii="Times New Roman" w:hAnsi="Times New Roman" w:cs="Times New Roman"/>
        </w:rPr>
        <w:tab/>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5F1507">
        <w:rPr>
          <w:rFonts w:ascii="Times New Roman" w:hAnsi="Times New Roman" w:cs="Times New Roman"/>
        </w:rPr>
        <w:t>10</w:t>
      </w:r>
      <w:r w:rsidR="0001707F">
        <w:rPr>
          <w:rFonts w:ascii="Times New Roman" w:hAnsi="Times New Roman" w:cs="Times New Roman"/>
        </w:rPr>
        <w:t xml:space="preserve">). The kernel density estimate of each sample’s canopy heights is in reasonable agreement with the overall population distribution. This suggests that ICESat-2 samples sufficiently capture the range of canopy heights across the study area, despite the spatial shift between samples. </w:t>
      </w:r>
      <w:r w:rsidR="0001707F">
        <w:rPr>
          <w:rFonts w:ascii="Times New Roman" w:hAnsi="Times New Roman" w:cs="Times New Roman"/>
          <w:b/>
          <w:bCs/>
          <w:noProof/>
        </w:rPr>
        <w:drawing>
          <wp:inline distT="0" distB="0" distL="0" distR="0" wp14:anchorId="34C62916" wp14:editId="60459FE1">
            <wp:extent cx="5943600" cy="371475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1D91FA1" w14:textId="3F234152" w:rsidR="0001707F" w:rsidRPr="0001707F" w:rsidRDefault="0001707F" w:rsidP="0001707F">
      <w:pPr>
        <w:pStyle w:val="Caption"/>
        <w:spacing w:line="360" w:lineRule="auto"/>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Pr="0001707F">
        <w:rPr>
          <w:rFonts w:ascii="Times New Roman" w:hAnsi="Times New Roman" w:cs="Times New Roman"/>
          <w:sz w:val="22"/>
          <w:szCs w:val="22"/>
        </w:rPr>
        <w:fldChar w:fldCharType="begin"/>
      </w:r>
      <w:r w:rsidRPr="0001707F">
        <w:rPr>
          <w:rFonts w:ascii="Times New Roman" w:hAnsi="Times New Roman" w:cs="Times New Roman"/>
          <w:sz w:val="22"/>
          <w:szCs w:val="22"/>
        </w:rPr>
        <w:instrText xml:space="preserve"> SEQ Figure \* ARABIC </w:instrText>
      </w:r>
      <w:r w:rsidRPr="0001707F">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01707F">
        <w:rPr>
          <w:rFonts w:ascii="Times New Roman" w:hAnsi="Times New Roman" w:cs="Times New Roman"/>
          <w:sz w:val="22"/>
          <w:szCs w:val="22"/>
        </w:rPr>
        <w:fldChar w:fldCharType="end"/>
      </w:r>
      <w:r w:rsidR="000A78D7">
        <w:rPr>
          <w:rFonts w:ascii="Times New Roman" w:hAnsi="Times New Roman" w:cs="Times New Roman"/>
          <w:sz w:val="22"/>
          <w:szCs w:val="22"/>
        </w:rPr>
        <w:t>0</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207B7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262B126D" w:rsidR="00982E7B" w:rsidRDefault="00261979" w:rsidP="00207B7F">
      <w:pPr>
        <w:spacing w:line="360" w:lineRule="auto"/>
        <w:rPr>
          <w:rFonts w:ascii="Times New Roman" w:hAnsi="Times New Roman" w:cs="Times New Roman"/>
        </w:rPr>
      </w:pPr>
      <w:r>
        <w:rPr>
          <w:rFonts w:ascii="Times New Roman" w:hAnsi="Times New Roman" w:cs="Times New Roman"/>
        </w:rPr>
        <w:lastRenderedPageBreak/>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0A78D7">
        <w:rPr>
          <w:rFonts w:ascii="Times New Roman" w:hAnsi="Times New Roman" w:cs="Times New Roman"/>
        </w:rPr>
        <w:t>1</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207B7F">
      <w:pPr>
        <w:spacing w:line="360" w:lineRule="auto"/>
        <w:rPr>
          <w:rFonts w:ascii="Times New Roman" w:hAnsi="Times New Roman" w:cs="Times New Roman"/>
        </w:rPr>
      </w:pPr>
    </w:p>
    <w:p w14:paraId="19B45F30" w14:textId="77777777" w:rsidR="00982E7B" w:rsidRDefault="00982E7B" w:rsidP="00982E7B">
      <w:pPr>
        <w:keepNext/>
        <w:spacing w:line="360" w:lineRule="auto"/>
      </w:pPr>
      <w:r>
        <w:rPr>
          <w:rFonts w:ascii="Times New Roman" w:hAnsi="Times New Roman" w:cs="Times New Roman"/>
          <w:noProof/>
        </w:rPr>
        <w:drawing>
          <wp:inline distT="0" distB="0" distL="0" distR="0" wp14:anchorId="48801E7A" wp14:editId="186470BC">
            <wp:extent cx="5943600" cy="371475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C6DE9C8" w14:textId="7F05B263" w:rsidR="00982E7B" w:rsidRPr="00982E7B" w:rsidRDefault="00982E7B" w:rsidP="00982E7B">
      <w:pPr>
        <w:pStyle w:val="Caption"/>
        <w:spacing w:line="360" w:lineRule="auto"/>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0A78D7">
        <w:rPr>
          <w:rFonts w:ascii="Times New Roman" w:hAnsi="Times New Roman" w:cs="Times New Roman"/>
          <w:sz w:val="22"/>
          <w:szCs w:val="22"/>
        </w:rPr>
        <w:t>1</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72FF4432" w:rsidR="00261979" w:rsidRDefault="00982E7B" w:rsidP="00207B7F">
      <w:pPr>
        <w:spacing w:line="360" w:lineRule="auto"/>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0A78D7">
        <w:rPr>
          <w:rFonts w:ascii="Times New Roman" w:hAnsi="Times New Roman" w:cs="Times New Roman"/>
        </w:rPr>
        <w:t>1</w:t>
      </w:r>
      <w:r>
        <w:rPr>
          <w:rFonts w:ascii="Times New Roman" w:hAnsi="Times New Roman" w:cs="Times New Roman"/>
        </w:rPr>
        <w:t xml:space="preserve">, the 2019 sample demonstrates the lowest equivalence with other samples. This suggests that although this </w:t>
      </w:r>
      <w:r w:rsidR="00D42ACD">
        <w:rPr>
          <w:rFonts w:ascii="Times New Roman" w:hAnsi="Times New Roman" w:cs="Times New Roman"/>
        </w:rPr>
        <w:t xml:space="preserve">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13110BB" w:rsidR="00207B7F" w:rsidRDefault="00261979" w:rsidP="00207B7F">
      <w:pPr>
        <w:spacing w:line="360" w:lineRule="auto"/>
        <w:rPr>
          <w:rFonts w:ascii="Times New Roman" w:hAnsi="Times New Roman" w:cs="Times New Roman"/>
          <w:b/>
          <w:bCs/>
          <w:u w:val="single"/>
        </w:rPr>
      </w:pPr>
      <w:r>
        <w:rPr>
          <w:rFonts w:ascii="Times New Roman" w:hAnsi="Times New Roman" w:cs="Times New Roman"/>
        </w:rPr>
        <w:lastRenderedPageBreak/>
        <w:tab/>
        <w:t xml:space="preserve">With this in mind, we remove the 2019 ATL08 sample from further analyses and all remaining samples (2020-2024) now demonstrate equivalence within a margin of 1 meter in canopy height. This minimizes the sampling bias present in our ATL08 segments, but limits the timeframe for tracking canopy height growth to only 5 years of data. As mentioned in section 2.4.3, we likewise </w:t>
      </w:r>
      <w:r w:rsidR="00EB3BFB">
        <w:rPr>
          <w:rFonts w:ascii="Times New Roman" w:hAnsi="Times New Roman" w:cs="Times New Roman"/>
        </w:rPr>
        <w:t>filter</w:t>
      </w:r>
      <w:r>
        <w:rPr>
          <w:rFonts w:ascii="Times New Roman" w:hAnsi="Times New Roman" w:cs="Times New Roman"/>
        </w:rPr>
        <w:t xml:space="preserve"> NFI plots to only those with remeasurement periods of ~5 years</w:t>
      </w:r>
      <w:r w:rsidR="00C37515">
        <w:rPr>
          <w:rFonts w:ascii="Times New Roman" w:hAnsi="Times New Roman" w:cs="Times New Roman"/>
        </w:rPr>
        <w:t xml:space="preserve"> to match the ATL08 data timeframe</w:t>
      </w:r>
      <w:r>
        <w:rPr>
          <w:rFonts w:ascii="Times New Roman" w:hAnsi="Times New Roman" w:cs="Times New Roman"/>
        </w:rPr>
        <w:t xml:space="preserve">. </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09F1DB86" w14:textId="0BBFFC2B" w:rsidR="00DD39DF" w:rsidRDefault="00DD39DF" w:rsidP="00DD39DF">
      <w:pPr>
        <w:spacing w:line="360" w:lineRule="auto"/>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11523209" w:rsidR="001853F4" w:rsidRPr="001853F4" w:rsidRDefault="001853F4" w:rsidP="001853F4">
      <w:pPr>
        <w:pStyle w:val="Caption"/>
        <w:keepNext/>
        <w:spacing w:line="360" w:lineRule="auto"/>
        <w:rPr>
          <w:rFonts w:ascii="Times New Roman" w:hAnsi="Times New Roman" w:cs="Times New Roman"/>
          <w:sz w:val="22"/>
          <w:szCs w:val="22"/>
        </w:rPr>
      </w:pPr>
      <w:r w:rsidRPr="001853F4">
        <w:rPr>
          <w:rFonts w:ascii="Times New Roman" w:hAnsi="Times New Roman" w:cs="Times New Roman"/>
          <w:sz w:val="22"/>
          <w:szCs w:val="22"/>
        </w:rPr>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1853F4">
            <w:pPr>
              <w:spacing w:line="360" w:lineRule="auto"/>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1853F4">
            <w:pPr>
              <w:spacing w:line="360" w:lineRule="auto"/>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1853F4">
            <w:pPr>
              <w:spacing w:line="360" w:lineRule="auto"/>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1853F4">
            <w:pPr>
              <w:spacing w:line="360" w:lineRule="auto"/>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1853F4">
            <w:pPr>
              <w:spacing w:line="360" w:lineRule="auto"/>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1853F4">
            <w:pPr>
              <w:spacing w:line="360" w:lineRule="auto"/>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1853F4">
            <w:pPr>
              <w:spacing w:line="360" w:lineRule="auto"/>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1853F4">
            <w:pPr>
              <w:spacing w:line="360" w:lineRule="auto"/>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1853F4">
            <w:pPr>
              <w:spacing w:line="360" w:lineRule="auto"/>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1853F4">
            <w:pPr>
              <w:spacing w:line="360" w:lineRule="auto"/>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1853F4">
            <w:pPr>
              <w:spacing w:line="360" w:lineRule="auto"/>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1853F4">
            <w:pPr>
              <w:spacing w:line="360" w:lineRule="auto"/>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1853F4">
            <w:pPr>
              <w:spacing w:line="360" w:lineRule="auto"/>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1853F4">
            <w:pPr>
              <w:spacing w:line="360" w:lineRule="auto"/>
              <w:jc w:val="center"/>
              <w:rPr>
                <w:rFonts w:ascii="Times New Roman" w:hAnsi="Times New Roman" w:cs="Times New Roman"/>
              </w:rPr>
            </w:pPr>
            <w:r>
              <w:rPr>
                <w:rFonts w:ascii="Times New Roman" w:hAnsi="Times New Roman" w:cs="Times New Roman"/>
              </w:rPr>
              <w:t>8.82</w:t>
            </w:r>
          </w:p>
        </w:tc>
      </w:tr>
    </w:tbl>
    <w:p w14:paraId="7818637C" w14:textId="13797801" w:rsidR="001853F4" w:rsidRDefault="001853F4" w:rsidP="00DD39DF">
      <w:pPr>
        <w:spacing w:line="360" w:lineRule="auto"/>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2</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1853F4">
      <w:pPr>
        <w:keepNext/>
        <w:spacing w:line="360" w:lineRule="auto"/>
      </w:pPr>
      <w:r>
        <w:rPr>
          <w:rFonts w:ascii="Times New Roman" w:hAnsi="Times New Roman" w:cs="Times New Roman"/>
          <w:noProof/>
        </w:rPr>
        <w:lastRenderedPageBreak/>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13ED0D2C" w:rsidR="001853F4" w:rsidRPr="00756857" w:rsidRDefault="001853F4"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w:t>
      </w:r>
      <w:r w:rsidR="000A78D7">
        <w:rPr>
          <w:rFonts w:ascii="Times New Roman" w:hAnsi="Times New Roman" w:cs="Times New Roman"/>
          <w:sz w:val="22"/>
          <w:szCs w:val="22"/>
        </w:rPr>
        <w:t>2</w:t>
      </w:r>
      <w:r w:rsidRPr="00756857">
        <w:rPr>
          <w:rFonts w:ascii="Times New Roman" w:hAnsi="Times New Roman" w:cs="Times New Roman"/>
          <w:sz w:val="22"/>
          <w:szCs w:val="22"/>
        </w:rPr>
        <w:t xml:space="preserve">: Distribution of NFI-derived tree height increment. Red line indicates median value. </w:t>
      </w:r>
    </w:p>
    <w:p w14:paraId="34D589C3" w14:textId="202F6DB4" w:rsidR="001853F4" w:rsidRDefault="00756857" w:rsidP="00756857">
      <w:pPr>
        <w:spacing w:line="360" w:lineRule="auto"/>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3</w:t>
      </w:r>
      <w:r>
        <w:rPr>
          <w:rFonts w:ascii="Times New Roman" w:hAnsi="Times New Roman" w:cs="Times New Roman"/>
        </w:rPr>
        <w:t xml:space="preserve"> shows the distribution of five-year net growth in tree height at the plot level. This distribution is centered at 1.68 meters with a strong right skew, indicating a most growth for most plots with some experiencing up to 8 meters of growth in a five-year period. </w:t>
      </w:r>
    </w:p>
    <w:p w14:paraId="28CEEDA3" w14:textId="77777777" w:rsidR="00756857" w:rsidRDefault="00756857" w:rsidP="00756857">
      <w:pPr>
        <w:keepNext/>
        <w:spacing w:line="360" w:lineRule="auto"/>
      </w:pPr>
      <w:r>
        <w:rPr>
          <w:rFonts w:ascii="Times New Roman" w:hAnsi="Times New Roman" w:cs="Times New Roman"/>
          <w:noProof/>
        </w:rPr>
        <w:lastRenderedPageBreak/>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5F8771AD" w:rsidR="00756857" w:rsidRPr="00756857" w:rsidRDefault="00756857"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3</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756857">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7A24AA2F" w:rsidR="00C6078A" w:rsidRDefault="00C6078A" w:rsidP="00C6078A">
      <w:pPr>
        <w:spacing w:line="360" w:lineRule="auto"/>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0A78D7">
        <w:rPr>
          <w:rFonts w:ascii="Times New Roman" w:hAnsi="Times New Roman" w:cs="Times New Roman"/>
        </w:rPr>
        <w:t>4</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 = 147,100) and undisturbed (W = 146,066) forests. For forests with a disturbance history, W values are highest in the &lt;10 years group (W = 154,561) and decrease moving away from disturbance in time. </w:t>
      </w:r>
    </w:p>
    <w:p w14:paraId="105618AD" w14:textId="13D9B64B" w:rsidR="00B44E34" w:rsidRDefault="00CD73C1" w:rsidP="00B44E34">
      <w:pPr>
        <w:keepNext/>
        <w:spacing w:line="360" w:lineRule="auto"/>
        <w:rPr>
          <w:rFonts w:ascii="Times New Roman" w:hAnsi="Times New Roman" w:cs="Times New Roman"/>
        </w:rPr>
      </w:pPr>
      <w:r>
        <w:rPr>
          <w:rFonts w:ascii="Times New Roman" w:hAnsi="Times New Roman" w:cs="Times New Roman"/>
        </w:rPr>
        <w:tab/>
        <w:t>The differences in median canopy height median the first and last year of data follow a similar pattern (Figure 1</w:t>
      </w:r>
      <w:r w:rsidR="000A78D7">
        <w:rPr>
          <w:rFonts w:ascii="Times New Roman" w:hAnsi="Times New Roman" w:cs="Times New Roman"/>
        </w:rPr>
        <w:t>4</w:t>
      </w:r>
      <w:r>
        <w:rPr>
          <w:rFonts w:ascii="Times New Roman" w:hAnsi="Times New Roman" w:cs="Times New Roman"/>
        </w:rPr>
        <w:t xml:space="preserve">b). Of the forest cover types it is highest in Woody Wetlands, with a 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14675E">
      <w:pPr>
        <w:keepNext/>
        <w:spacing w:line="360" w:lineRule="auto"/>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2DCB4BD7" w:rsidR="0014675E" w:rsidRPr="0014675E" w:rsidRDefault="0014675E" w:rsidP="0014675E">
      <w:pPr>
        <w:pStyle w:val="Caption"/>
        <w:spacing w:line="360" w:lineRule="auto"/>
        <w:rPr>
          <w:rFonts w:ascii="Times New Roman" w:hAnsi="Times New Roman" w:cs="Times New Roman"/>
          <w:noProof/>
          <w:sz w:val="22"/>
          <w:szCs w:val="22"/>
        </w:rPr>
      </w:pPr>
      <w:r w:rsidRPr="0014675E">
        <w:rPr>
          <w:rFonts w:ascii="Times New Roman" w:hAnsi="Times New Roman" w:cs="Times New Roman"/>
          <w:sz w:val="22"/>
          <w:szCs w:val="22"/>
        </w:rPr>
        <w:lastRenderedPageBreak/>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4</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 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1CD5162C" w:rsidR="004A4B63"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r>
      <w:r w:rsidR="004A4B63">
        <w:rPr>
          <w:rFonts w:ascii="Times New Roman" w:hAnsi="Times New Roman" w:cs="Times New Roman"/>
        </w:rPr>
        <w:t>Theil-Sen regression models reveal statistically significant incremental canopy height growth for only four of ten factor levels (Figure 1</w:t>
      </w:r>
      <w:r w:rsidR="000A78D7">
        <w:rPr>
          <w:rFonts w:ascii="Times New Roman" w:hAnsi="Times New Roman" w:cs="Times New Roman"/>
        </w:rPr>
        <w:t>5</w:t>
      </w:r>
      <w:r w:rsidR="004A4B63">
        <w:rPr>
          <w:rFonts w:ascii="Times New Roman" w:hAnsi="Times New Roman" w:cs="Times New Roman"/>
        </w:rPr>
        <w:t xml:space="preserve">). The highest estimated growth rate 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4A4B63">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4A401E">
      <w:pPr>
        <w:pStyle w:val="ListParagraph"/>
        <w:keepNext/>
        <w:spacing w:line="360" w:lineRule="auto"/>
        <w:ind w:left="0"/>
        <w:jc w:val="center"/>
      </w:pPr>
      <w:r>
        <w:rPr>
          <w:rFonts w:ascii="Times New Roman" w:hAnsi="Times New Roman" w:cs="Times New Roman"/>
          <w:noProof/>
        </w:rPr>
        <w:lastRenderedPageBreak/>
        <w:drawing>
          <wp:inline distT="0" distB="0" distL="0" distR="0" wp14:anchorId="4037AE56" wp14:editId="614E8DEA">
            <wp:extent cx="5184648" cy="5943600"/>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84648" cy="5943600"/>
                    </a:xfrm>
                    <a:prstGeom prst="rect">
                      <a:avLst/>
                    </a:prstGeom>
                  </pic:spPr>
                </pic:pic>
              </a:graphicData>
            </a:graphic>
          </wp:inline>
        </w:drawing>
      </w:r>
    </w:p>
    <w:p w14:paraId="2EF9BA9B" w14:textId="142EDDBB" w:rsidR="00C927FF" w:rsidRDefault="00C36516" w:rsidP="00C36516">
      <w:pPr>
        <w:pStyle w:val="Caption"/>
        <w:spacing w:line="360" w:lineRule="auto"/>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5</w:t>
      </w:r>
      <w:r>
        <w:rPr>
          <w:rFonts w:ascii="Times New Roman" w:hAnsi="Times New Roman" w:cs="Times New Roman"/>
          <w:sz w:val="22"/>
          <w:szCs w:val="22"/>
        </w:rPr>
        <w:t>: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360ED064" w:rsidR="007A3A2E" w:rsidRPr="007A3A2E" w:rsidRDefault="007A3A2E" w:rsidP="007A3A2E">
      <w:pPr>
        <w:pStyle w:val="Caption"/>
        <w:spacing w:line="360" w:lineRule="auto"/>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tab/>
      </w:r>
      <w:r w:rsidR="00C927FF" w:rsidRPr="007A3A2E">
        <w:rPr>
          <w:rFonts w:ascii="Times New Roman" w:hAnsi="Times New Roman" w:cs="Times New Roman"/>
          <w:i w:val="0"/>
          <w:iCs w:val="0"/>
          <w:color w:val="000000" w:themeColor="text1"/>
          <w:sz w:val="24"/>
          <w:szCs w:val="24"/>
        </w:rPr>
        <w:t>Finally, MK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w:t>
      </w:r>
      <w:r w:rsidR="000A78D7">
        <w:rPr>
          <w:rFonts w:ascii="Times New Roman" w:hAnsi="Times New Roman" w:cs="Times New Roman"/>
          <w:i w:val="0"/>
          <w:iCs w:val="0"/>
          <w:color w:val="000000" w:themeColor="text1"/>
          <w:sz w:val="24"/>
          <w:szCs w:val="24"/>
        </w:rPr>
        <w:t>6</w:t>
      </w:r>
      <w:r w:rsidRPr="007A3A2E">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p>
    <w:p w14:paraId="0A1B4944" w14:textId="69C121BE" w:rsidR="007A3A2E"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Z = 2.56), and decreased with time since disturbance. However, forests disturbed 30+ years ago showed the strongest trend of all factor levels (Z = 3.52). </w:t>
      </w:r>
    </w:p>
    <w:p w14:paraId="1CF1D352" w14:textId="305C566A" w:rsidR="00046400"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 xml:space="preserve">Trends for Kendall’s Tau statistic mirror those of the Z statistic. Tau values range from 0.05 for Woody Wetlands, indicating the lowest agreement between canopy height growth and time, to 0.08 in Mixed Forests. Disturbed forests have a slightly higher tau (0.06) than undisturbed forests (0.05). Tau values are highest in forests with &lt;10 or 30+ years since disturbance, compared to forests with more moderate time since disturbance. </w:t>
      </w:r>
    </w:p>
    <w:p w14:paraId="423BB723" w14:textId="77777777" w:rsidR="00046400" w:rsidRDefault="00046400" w:rsidP="00046400">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536B25F8" w:rsidR="00046400" w:rsidRPr="00046400" w:rsidRDefault="00046400" w:rsidP="00046400">
      <w:pPr>
        <w:pStyle w:val="Caption"/>
        <w:spacing w:line="360" w:lineRule="auto"/>
        <w:rPr>
          <w:rFonts w:ascii="Times New Roman" w:hAnsi="Times New Roman" w:cs="Times New Roman"/>
          <w:color w:val="000000" w:themeColor="text1"/>
          <w:sz w:val="22"/>
          <w:szCs w:val="22"/>
        </w:rPr>
      </w:pPr>
      <w:r w:rsidRPr="00046400">
        <w:rPr>
          <w:rFonts w:ascii="Times New Roman" w:hAnsi="Times New Roman" w:cs="Times New Roman"/>
          <w:sz w:val="22"/>
          <w:szCs w:val="22"/>
        </w:rPr>
        <w:t>Figure 1</w:t>
      </w:r>
      <w:r w:rsidR="000A78D7">
        <w:rPr>
          <w:rFonts w:ascii="Times New Roman" w:hAnsi="Times New Roman" w:cs="Times New Roman"/>
          <w:sz w:val="22"/>
          <w:szCs w:val="22"/>
        </w:rPr>
        <w:t>6</w:t>
      </w:r>
      <w:r w:rsidRPr="00046400">
        <w:rPr>
          <w:rFonts w:ascii="Times New Roman" w:hAnsi="Times New Roman" w:cs="Times New Roman"/>
          <w:sz w:val="22"/>
          <w:szCs w:val="22"/>
        </w:rPr>
        <w:t xml:space="preserve">: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12F703E9" w14:textId="42C1007A" w:rsidR="00380B75" w:rsidRDefault="00820944" w:rsidP="00380B75">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198FB5F0" w:rsidR="00380B75" w:rsidRDefault="00380B75"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The ability of spaceborne LiDAR to reliably detect canopy height growth over time is vital for broad-scale forest monitoring, overcoming the temporal limitations of repeat ALS data acquisition and the spatial limitations of field inventories. However, the performance of ATL08 canopy height estimations can vary across a multitude of topographic, atmospheric, and ecological conditions. As such, any </w:t>
      </w:r>
      <w:r w:rsidRPr="00380B75">
        <w:rPr>
          <w:rFonts w:ascii="Times New Roman" w:hAnsi="Times New Roman" w:cs="Times New Roman"/>
          <w:color w:val="000000" w:themeColor="text1"/>
        </w:rPr>
        <w:t>As such, 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p>
    <w:p w14:paraId="0F783551" w14:textId="0F942D8D" w:rsidR="00380B75" w:rsidRDefault="00380B75"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D42ACD">
        <w:rPr>
          <w:rFonts w:ascii="Times New Roman" w:hAnsi="Times New Roman" w:cs="Times New Roman"/>
          <w:color w:val="000000" w:themeColor="text1"/>
          <w:lang w:val="fr-FR"/>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D42ACD">
        <w:rPr>
          <w:rFonts w:ascii="Times New Roman" w:hAnsi="Times New Roman" w:cs="Times New Roman"/>
          <w:lang w:val="fr-FR"/>
        </w:rPr>
        <w:t>(Neuenschwander et al., 2020; Rai et al., 2024; Yu et al., 2024)</w:t>
      </w:r>
      <w:r w:rsidR="00D42ACD">
        <w:rPr>
          <w:rFonts w:ascii="Times New Roman" w:hAnsi="Times New Roman" w:cs="Times New Roman"/>
          <w:color w:val="000000" w:themeColor="text1"/>
        </w:rPr>
        <w:fldChar w:fldCharType="end"/>
      </w:r>
      <w:r w:rsidR="00D42ACD" w:rsidRPr="00D42ACD">
        <w:rPr>
          <w:rFonts w:ascii="Times New Roman" w:hAnsi="Times New Roman" w:cs="Times New Roman"/>
          <w:color w:val="000000" w:themeColor="text1"/>
          <w:lang w:val="fr-FR"/>
        </w:rPr>
        <w:t xml:space="preserve">. </w:t>
      </w:r>
      <w:r w:rsidR="00D42ACD" w:rsidRPr="00D42ACD">
        <w:rPr>
          <w:rFonts w:ascii="Times New Roman" w:hAnsi="Times New Roman" w:cs="Times New Roman"/>
          <w:color w:val="000000" w:themeColor="text1"/>
        </w:rPr>
        <w:t>As posited in section 2.1, the 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661D8536" w:rsidR="00D42ACD" w:rsidRDefault="00D42ACD"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 xml:space="preserve">Comparing the 2020 ALS in the footprints of each sample against the population of forests—the 2020 ALS across the entire study area—indicat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Still, equivalence shown in 75% of groups within a 1.5-meter margin speaks to the forest cover homogeneity across the study area. After removing the 2019 sample, all samples demonstrate equivalence to each other within an even tighter 1-meter margin.</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64 meters in Phase 1, as it is unlikely that ATL08 measurements would be heavily influenced by spatial biases in canopy height falling within this margin of error.</w:t>
      </w:r>
    </w:p>
    <w:p w14:paraId="5420DDFA" w14:textId="633AF3CB" w:rsidR="00887042" w:rsidRDefault="00480E31"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0A78D7">
        <w:rPr>
          <w:rFonts w:ascii="Times New Roman" w:hAnsi="Times New Roman" w:cs="Times New Roman"/>
          <w:color w:val="000000" w:themeColor="text1"/>
        </w:rPr>
        <w:t>2</w:t>
      </w:r>
      <w:r w:rsidRPr="00480E31">
        <w:rPr>
          <w:rFonts w:ascii="Times New Roman" w:hAnsi="Times New Roman" w:cs="Times New Roman"/>
          <w:color w:val="000000" w:themeColor="text1"/>
        </w:rPr>
        <w:t>) is heavily concentrated in values below 0.5 meters per year, which 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r w:rsidR="00EA575C">
        <w:rPr>
          <w:rFonts w:ascii="Times New Roman" w:hAnsi="Times New Roman" w:cs="Times New Roman"/>
          <w:color w:val="000000" w:themeColor="text1"/>
        </w:rPr>
        <w:t xml:space="preserve"> The maximum five-year net change in tree height, 8.82 meters, was likely an artifact of the NFI sampling design, and motivated the inclusion of histograms to show the spread of our results for the NFI plots. </w:t>
      </w:r>
    </w:p>
    <w:p w14:paraId="5B8BCE40" w14:textId="1FBD1A73" w:rsidR="00480E31" w:rsidRDefault="00887042"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4A1250D3" w:rsidR="00676E85" w:rsidRDefault="00676E85"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 incremental, and monotonic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five-year period. The trends shown are specifically indicative of growth over time as the regression slope coefficients, Wilcoxon test mean differences, and Mann-Kendall Tau statistics are all positi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w:t>
      </w:r>
    </w:p>
    <w:p w14:paraId="50C6814A" w14:textId="0B273074" w:rsidR="00676E85" w:rsidRDefault="00676E85"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indicated by regression slopes-were found in plantation-like conditions (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agreement with </w:t>
      </w:r>
      <w:r w:rsidRPr="00676E85">
        <w:rPr>
          <w:rFonts w:ascii="Times New Roman" w:hAnsi="Times New Roman" w:cs="Times New Roman"/>
          <w:color w:val="000000" w:themeColor="text1"/>
        </w:rPr>
        <w:lastRenderedPageBreak/>
        <w:t xml:space="preserve">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34 m/year</w:t>
      </w:r>
      <w:r w:rsidR="00892873">
        <w:rPr>
          <w:rFonts w:ascii="Times New Roman" w:hAnsi="Times New Roman" w:cs="Times New Roman"/>
          <w:color w:val="000000" w:themeColor="text1"/>
        </w:rPr>
        <w:t>. Similarly the median difference of 1.74 meters in Mixed Forests aligned with the NFI-derived five-year net growth of 1.68 meters. This consistency was expected, as Mixed Forests provide a reasonable parallel to the breadth of forest conditions surveyed by the NFI. Limiting NFI remeasurement plots to only plantation-like conditions would have likely resulted in greater values for both annual increment and net growth, and closer alignment with the ATL08-derived trends of Evergreen Forests or Woody Wetlands.</w:t>
      </w:r>
    </w:p>
    <w:p w14:paraId="3ED3C2E8" w14:textId="317E4B1B" w:rsidR="00892873" w:rsidRDefault="00892873"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The role of disturbance history had a more nuanced impact on the ATL08-derived growth, as disturbance histories are likely convolved within specific forest cover types. Forests that experienced disturbance &lt;10 years ago demonstrated notably high values for the median difference</w:t>
      </w:r>
      <w:r>
        <w:rPr>
          <w:rFonts w:ascii="Times New Roman" w:hAnsi="Times New Roman" w:cs="Times New Roman"/>
          <w:color w:val="000000" w:themeColor="text1"/>
        </w:rPr>
        <w:t xml:space="preserve"> (5.6 m) and growth rate (0.63 m/year). </w:t>
      </w:r>
      <w:r w:rsidRPr="00892873">
        <w:rPr>
          <w:rFonts w:ascii="Times New Roman" w:hAnsi="Times New Roman" w:cs="Times New Roman"/>
          <w:color w:val="000000" w:themeColor="text1"/>
        </w:rPr>
        <w:t>While these values may be subject to uncertainty from the inherent noise in ATL08 canopy height estimations, the significant growth across tests in this group 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five-year difference in median canopy height of 2.91 m, and the highest Z (3.51) and Tau (0.11) statistics of all factor levels.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Ultimately, the disturbance history of forests will challenge future research estimating canopy height growth with ATL08 segments. Primarily, the sampling rate of the ATLAS instrument can lead to an amplified underestimation of canopy height in sparser stands, which have a lower probability of generating photon returns throughout the canopy profile. In comparison, a denser canopy with a more homogenous top surface—present in undisturbed forests, or plantations with ample recovery from disturbance—will generate a more accurate canopy height estimation</w:t>
      </w:r>
      <w:r w:rsidR="000544E2">
        <w:rPr>
          <w:rFonts w:ascii="Times New Roman" w:hAnsi="Times New Roman" w:cs="Times New Roman"/>
          <w:color w:val="000000" w:themeColor="text1"/>
        </w:rPr>
        <w:t xml:space="preserve">. </w:t>
      </w:r>
      <w:proofErr w:type="spellStart"/>
      <w:r w:rsidR="000544E2">
        <w:rPr>
          <w:rFonts w:ascii="Times New Roman" w:hAnsi="Times New Roman" w:cs="Times New Roman"/>
          <w:color w:val="000000" w:themeColor="text1"/>
        </w:rPr>
        <w:t>Vatandaslar</w:t>
      </w:r>
      <w:proofErr w:type="spellEnd"/>
      <w:r w:rsidR="000544E2">
        <w:rPr>
          <w:rFonts w:ascii="Times New Roman" w:hAnsi="Times New Roman" w:cs="Times New Roman"/>
          <w:color w:val="000000" w:themeColor="text1"/>
        </w:rPr>
        <w:t xml:space="preserve"> et al. (2023) discuss this challenge to forest height estimation using airborne and spaceborne 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lastRenderedPageBreak/>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greater terrain variability or tropical regions of greater canopy complexity, ATL08 canopy height estimations </w:t>
      </w:r>
      <w:r w:rsidR="0090478B">
        <w:rPr>
          <w:rFonts w:ascii="Times New Roman" w:hAnsi="Times New Roman" w:cs="Times New Roman"/>
          <w:color w:val="000000" w:themeColor="text1"/>
        </w:rPr>
        <w:t xml:space="preserve">may contain greater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xml:space="preserve">. Moreover, our study area is located within the </w:t>
      </w:r>
      <w:proofErr w:type="spellStart"/>
      <w:r w:rsidR="0090478B">
        <w:rPr>
          <w:rFonts w:ascii="Times New Roman" w:hAnsi="Times New Roman" w:cs="Times New Roman"/>
          <w:color w:val="000000" w:themeColor="text1"/>
        </w:rPr>
        <w:t>lolbolly</w:t>
      </w:r>
      <w:proofErr w:type="spellEnd"/>
      <w:r w:rsidR="0090478B">
        <w:rPr>
          <w:rFonts w:ascii="Times New Roman" w:hAnsi="Times New Roman" w:cs="Times New Roman"/>
          <w:color w:val="000000" w:themeColor="text1"/>
        </w:rPr>
        <w:t xml:space="preserve">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w:t>
      </w:r>
    </w:p>
    <w:p w14:paraId="6C95B174" w14:textId="681D2EFA" w:rsidR="0090478B" w:rsidRPr="0090478B" w:rsidRDefault="0090478B"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This region undoubtedly provides canopy height growth greater than that to be expected in other U.S. forests, where growth patterns over five years may not reach a level detectable in ATL08 segment data. As such, we must note that researchers should strongly consider the dominant topography, forest conditions, and forest productivity of their study area if attempting to identify canopy height growth with ATL08 data.</w:t>
      </w:r>
    </w:p>
    <w:p w14:paraId="6098AEB5" w14:textId="07648C96" w:rsidR="0090478B" w:rsidRDefault="0090478B"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0A78D7">
        <w:rPr>
          <w:rFonts w:ascii="Times New Roman" w:hAnsi="Times New Roman" w:cs="Times New Roman"/>
          <w:color w:val="000000" w:themeColor="text1"/>
        </w:rPr>
        <w:t>7</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6395C37B" w14:textId="77777777" w:rsidR="00D367C9" w:rsidRDefault="00D367C9" w:rsidP="00D367C9">
      <w:pPr>
        <w:keepNext/>
        <w:spacing w:line="360" w:lineRule="auto"/>
        <w:jc w:val="center"/>
      </w:pPr>
      <w:r>
        <w:rPr>
          <w:rFonts w:ascii="Times New Roman" w:hAnsi="Times New Roman" w:cs="Times New Roman"/>
          <w:noProof/>
          <w:color w:val="000000" w:themeColor="text1"/>
        </w:rPr>
        <w:lastRenderedPageBreak/>
        <w:drawing>
          <wp:inline distT="0" distB="0" distL="0" distR="0" wp14:anchorId="43D0E607" wp14:editId="776FEF55">
            <wp:extent cx="5943600" cy="2971800"/>
            <wp:effectExtent l="0" t="0" r="0" b="0"/>
            <wp:docPr id="209268901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9016" name="Picture 1" descr="A screenshot of a video game&#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1443068" w14:textId="44CAB972" w:rsidR="00572B41" w:rsidRDefault="00D367C9" w:rsidP="00D367C9">
      <w:pPr>
        <w:pStyle w:val="Caption"/>
        <w:spacing w:line="360" w:lineRule="auto"/>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7</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59382219" w:rsidR="00572B41" w:rsidRDefault="00572B41"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7</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0688AC8A" w:rsidR="00572B41" w:rsidRPr="00572B41" w:rsidRDefault="00572B41" w:rsidP="00572B41">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some spatial differences in forest height, purely due to the nature of ICESat-2’s sampling pattern. In </w:t>
      </w:r>
      <w:r w:rsidRPr="00572B41">
        <w:rPr>
          <w:rFonts w:ascii="Times New Roman" w:hAnsi="Times New Roman" w:cs="Times New Roman"/>
          <w:color w:val="000000" w:themeColor="text1"/>
        </w:rPr>
        <w:lastRenderedPageBreak/>
        <w:t xml:space="preserve">absence of a widely accepted standard, researchers may derive their own definition of canopy height equivalence to balance the duration over which they’re assessing growth, the amount and spatial coverage of ATL08 data available, and the noise of ATL08 canopy height estimates within their study area. Since canopy height is emergent from multiple ecological factors and canopy height observations are limited by the precision of the measurement instrument, we found it appropriate to test equivalence across a range of equivalence margin values. </w:t>
      </w:r>
    </w:p>
    <w:p w14:paraId="782FAB96" w14:textId="120CFC95" w:rsidR="00572B41" w:rsidRPr="00572B41" w:rsidRDefault="00572B41" w:rsidP="00572B41">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in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756857">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48F6FF1F" w:rsidR="00D367C9" w:rsidRDefault="00D367C9" w:rsidP="00D367C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s of the spatial biases in canopy height presented in Section 4, future research could stratify ATL08-derived trends by EPA Ecoregions for ecological continuity. </w:t>
      </w:r>
    </w:p>
    <w:p w14:paraId="4A1BBC1D" w14:textId="4AA6C46C" w:rsidR="007E2C4B" w:rsidRDefault="007E2C4B" w:rsidP="00D367C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have the potential to identify forest height growth throughout time However, this ability will be reliant upon several factors, not only those influencing ATL08 canopy height estimations at a single point in time but their amplified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strong beam, nighttime data collected in leaf-on conditions have historically provided the highest </w:t>
      </w:r>
      <w:r w:rsidRPr="007E2C4B">
        <w:rPr>
          <w:rFonts w:ascii="Times New Roman" w:hAnsi="Times New Roman" w:cs="Times New Roman"/>
          <w:color w:val="000000" w:themeColor="text1"/>
        </w:rPr>
        <w:lastRenderedPageBreak/>
        <w:t xml:space="preserve">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D367C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Pr="00D367C9" w:rsidRDefault="00152DB5" w:rsidP="00D367C9">
      <w:pPr>
        <w:spacing w:line="360" w:lineRule="auto"/>
        <w:rPr>
          <w:rFonts w:ascii="Times New Roman" w:hAnsi="Times New Roman" w:cs="Times New Roman"/>
          <w:color w:val="000000" w:themeColor="text1"/>
          <w:sz w:val="26"/>
          <w:szCs w:val="26"/>
        </w:rPr>
      </w:pPr>
      <w:r>
        <w:rPr>
          <w:rFonts w:ascii="Times New Roman" w:hAnsi="Times New Roman" w:cs="Times New Roman"/>
          <w:color w:val="000000" w:themeColor="text1"/>
        </w:rPr>
        <w:tab/>
      </w:r>
      <w:r w:rsidRPr="00152DB5">
        <w:rPr>
          <w:rFonts w:ascii="Times New Roman" w:hAnsi="Times New Roman" w:cs="Times New Roman"/>
          <w:color w:val="000000" w:themeColor="text1"/>
        </w:rPr>
        <w:t>Ultimately, this research aims to understand structural changes of vegetation throughout time using modern active remote sensing missions. In understanding these dynamics at the 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38163170" w14:textId="643DA6CF" w:rsidR="00820944" w:rsidRDefault="00820944" w:rsidP="00756857">
      <w:pPr>
        <w:spacing w:line="360" w:lineRule="auto"/>
        <w:rPr>
          <w:rFonts w:ascii="Times New Roman" w:hAnsi="Times New Roman" w:cs="Times New Roman"/>
          <w:b/>
          <w:bCs/>
        </w:rPr>
      </w:pPr>
      <w:commentRangeStart w:id="4"/>
      <w:r w:rsidRPr="00756857">
        <w:rPr>
          <w:rFonts w:ascii="Times New Roman" w:hAnsi="Times New Roman" w:cs="Times New Roman"/>
          <w:b/>
          <w:bCs/>
        </w:rPr>
        <w:t>Acknowledgements</w:t>
      </w:r>
    </w:p>
    <w:p w14:paraId="46532EF4" w14:textId="478DC56C" w:rsidR="00C64A8D" w:rsidRPr="00C64A8D" w:rsidRDefault="00C64A8D" w:rsidP="00756857">
      <w:pPr>
        <w:spacing w:line="360" w:lineRule="auto"/>
        <w:rPr>
          <w:rFonts w:ascii="Times New Roman" w:hAnsi="Times New Roman" w:cs="Times New Roman"/>
        </w:rPr>
      </w:pPr>
      <w:r>
        <w:rPr>
          <w:rFonts w:ascii="Times New Roman" w:hAnsi="Times New Roman" w:cs="Times New Roman"/>
        </w:rPr>
        <w:t xml:space="preserve">We thank Dr. Christine Blinn and Aakriti </w:t>
      </w:r>
      <w:proofErr w:type="spellStart"/>
      <w:r>
        <w:rPr>
          <w:rFonts w:ascii="Times New Roman" w:hAnsi="Times New Roman" w:cs="Times New Roman"/>
        </w:rPr>
        <w:t>Sakpota</w:t>
      </w:r>
      <w:proofErr w:type="spellEnd"/>
      <w:r>
        <w:rPr>
          <w:rFonts w:ascii="Times New Roman" w:hAnsi="Times New Roman" w:cs="Times New Roman"/>
        </w:rPr>
        <w:t xml:space="preserve"> </w:t>
      </w:r>
      <w:r w:rsidR="00D50A8A">
        <w:rPr>
          <w:rFonts w:ascii="Times New Roman" w:hAnsi="Times New Roman" w:cs="Times New Roman"/>
        </w:rPr>
        <w:t>from Virginia Tech’s</w:t>
      </w:r>
      <w:r>
        <w:rPr>
          <w:rFonts w:ascii="Times New Roman" w:hAnsi="Times New Roman" w:cs="Times New Roman"/>
        </w:rPr>
        <w:t xml:space="preserve"> </w:t>
      </w:r>
      <w:r>
        <w:rPr>
          <w:rFonts w:ascii="Times New Roman" w:hAnsi="Times New Roman" w:cs="Times New Roman"/>
        </w:rPr>
        <w:t>Department of Forest Resources &amp; Environmental Conservation</w:t>
      </w:r>
      <w:r>
        <w:rPr>
          <w:rFonts w:ascii="Times New Roman" w:hAnsi="Times New Roman" w:cs="Times New Roman"/>
        </w:rPr>
        <w:t xml:space="preserve">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4"/>
      <w:r w:rsidR="000B16EB">
        <w:rPr>
          <w:rStyle w:val="CommentReference"/>
        </w:rPr>
        <w:commentReference w:id="4"/>
      </w:r>
    </w:p>
    <w:p w14:paraId="30580FC1" w14:textId="4BFAFCA1" w:rsidR="00820944" w:rsidRDefault="00820944" w:rsidP="007D41EC">
      <w:pPr>
        <w:spacing w:line="360" w:lineRule="auto"/>
        <w:rPr>
          <w:rFonts w:ascii="Times New Roman" w:hAnsi="Times New Roman" w:cs="Times New Roman"/>
          <w:b/>
          <w:bCs/>
        </w:rPr>
      </w:pPr>
      <w:commentRangeStart w:id="5"/>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commentRangeEnd w:id="5"/>
      <w:r w:rsidR="00C64A8D">
        <w:rPr>
          <w:rStyle w:val="CommentReference"/>
        </w:rPr>
        <w:commentReference w:id="5"/>
      </w:r>
    </w:p>
    <w:p w14:paraId="4B8145BF" w14:textId="216E7945" w:rsidR="00BC5220" w:rsidRPr="00C24FC4" w:rsidRDefault="00BC5220" w:rsidP="007D41EC">
      <w:pPr>
        <w:spacing w:line="360" w:lineRule="auto"/>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 xml:space="preserve">ualization, Methodology, </w:t>
      </w:r>
      <w:r w:rsidR="005F1E04">
        <w:rPr>
          <w:rFonts w:ascii="Times New Roman" w:hAnsi="Times New Roman" w:cs="Times New Roman"/>
        </w:rPr>
        <w:lastRenderedPageBreak/>
        <w:t>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 xml:space="preserve">ology, Software, Validation, Formal analysis, Investigation, </w:t>
      </w:r>
      <w:proofErr w:type="spellStart"/>
      <w:r w:rsidR="005F1E04">
        <w:rPr>
          <w:rFonts w:ascii="Times New Roman" w:hAnsi="Times New Roman" w:cs="Times New Roman"/>
        </w:rPr>
        <w:t>Raesources</w:t>
      </w:r>
      <w:proofErr w:type="spellEnd"/>
      <w:r w:rsidRPr="005F1E04">
        <w:rPr>
          <w:rFonts w:ascii="Times New Roman" w:hAnsi="Times New Roman" w:cs="Times New Roman"/>
        </w:rPr>
        <w:t>.</w:t>
      </w:r>
      <w:r>
        <w:rPr>
          <w:rFonts w:ascii="Times New Roman" w:hAnsi="Times New Roman" w:cs="Times New Roman"/>
          <w:b/>
          <w:bCs/>
        </w:rPr>
        <w:t xml:space="preserve">  </w:t>
      </w:r>
      <w:commentRangeStart w:id="6"/>
      <w:r>
        <w:rPr>
          <w:rFonts w:ascii="Times New Roman" w:hAnsi="Times New Roman" w:cs="Times New Roman"/>
          <w:b/>
          <w:bCs/>
        </w:rPr>
        <w:t>Todd Schroeder: .</w:t>
      </w:r>
      <w:commentRangeEnd w:id="6"/>
      <w:r>
        <w:rPr>
          <w:rStyle w:val="CommentReference"/>
        </w:rPr>
        <w:commentReference w:id="6"/>
      </w:r>
    </w:p>
    <w:p w14:paraId="5DA2EE42" w14:textId="4800AAAF" w:rsidR="0082094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Pr="008A0C24" w:rsidRDefault="008A0C24" w:rsidP="008A0C24">
      <w:pPr>
        <w:spacing w:line="360" w:lineRule="auto"/>
        <w:rPr>
          <w:rFonts w:ascii="Times New Roman" w:hAnsi="Times New Roman" w:cs="Times New Roman"/>
        </w:rPr>
      </w:pPr>
      <w:commentRangeStart w:id="7"/>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7"/>
      <w:r>
        <w:rPr>
          <w:rStyle w:val="CommentReference"/>
        </w:rPr>
        <w:commentReference w:id="7"/>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8"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8"/>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lastRenderedPageBreak/>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proofErr w:type="spellStart"/>
      <w:r>
        <w:rPr>
          <w:rFonts w:ascii="Times New Roman" w:hAnsi="Times New Roman" w:cs="Times New Roman"/>
          <w:i/>
          <w:iCs/>
        </w:rPr>
        <w:t>y</w:t>
      </w:r>
      <w:r>
        <w:rPr>
          <w:rFonts w:ascii="Times New Roman" w:hAnsi="Times New Roman" w:cs="Times New Roman"/>
          <w:i/>
          <w:iCs/>
          <w:vertAlign w:val="subscript"/>
        </w:rPr>
        <w:t>j</w:t>
      </w:r>
      <w:proofErr w:type="spellEnd"/>
      <w:r>
        <w:rPr>
          <w:rFonts w:ascii="Times New Roman" w:hAnsi="Times New Roman" w:cs="Times New Roman"/>
        </w:rPr>
        <w:t>) and the previous (</w:t>
      </w:r>
      <w:proofErr w:type="spellStart"/>
      <w:r>
        <w:rPr>
          <w:rFonts w:ascii="Times New Roman" w:hAnsi="Times New Roman" w:cs="Times New Roman"/>
          <w:i/>
          <w:iCs/>
        </w:rPr>
        <w:t>y</w:t>
      </w:r>
      <w:r>
        <w:rPr>
          <w:rFonts w:ascii="Times New Roman" w:hAnsi="Times New Roman" w:cs="Times New Roman"/>
          <w:i/>
          <w:iCs/>
          <w:vertAlign w:val="subscript"/>
        </w:rPr>
        <w:t>i</w:t>
      </w:r>
      <w:proofErr w:type="spellEnd"/>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7D41EC">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9D1E22">
      <w:pPr>
        <w:spacing w:line="360" w:lineRule="auto"/>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w:t>
      </w:r>
      <w:r w:rsidR="00D03501">
        <w:rPr>
          <w:rFonts w:ascii="Times New Roman" w:hAnsi="Times New Roman" w:cs="Times New Roman"/>
        </w:rPr>
        <w:lastRenderedPageBreak/>
        <w:t xml:space="preserve">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618C70C9" w14:textId="77777777" w:rsidR="00152DB5" w:rsidRDefault="004F6F18" w:rsidP="00152DB5">
      <w:pPr>
        <w:pStyle w:val="Bibliography"/>
      </w:pPr>
      <w:r w:rsidRPr="00753C9C">
        <w:fldChar w:fldCharType="begin"/>
      </w:r>
      <w:r w:rsidR="0044291D">
        <w:instrText xml:space="preserve"> ADDIN ZOTERO_BIBL {"uncited":[],"omitted":[],"custom":[]} CSL_BIBLIOGRAPHY </w:instrText>
      </w:r>
      <w:r w:rsidRPr="00753C9C">
        <w:fldChar w:fldCharType="separate"/>
      </w:r>
      <w:r w:rsidR="00152DB5">
        <w:t>Altman, D.G., Bland, J.M., 1995. Statistics Notes: Absence of Evidence Is Not Evidence of Absence. BMJ 311, 485–485. https://doi.org/10.1136/bmj.311.7003.485</w:t>
      </w:r>
    </w:p>
    <w:p w14:paraId="63CFB5F8" w14:textId="77777777" w:rsidR="00152DB5" w:rsidRDefault="00152DB5" w:rsidP="00152DB5">
      <w:pPr>
        <w:pStyle w:val="Bibliography"/>
      </w:pPr>
      <w:r>
        <w:t>Amplitude, Inc., 2025. Bonferroni Correction Explained: Managing Multiple Testing in Statistics. Prod. Web Exp. Artic. URL https://amplitude.com/explore/experiment/what-is-bonferroni-correction</w:t>
      </w:r>
    </w:p>
    <w:p w14:paraId="3284DAF6" w14:textId="77777777" w:rsidR="00152DB5" w:rsidRDefault="00152DB5" w:rsidP="00152DB5">
      <w:pPr>
        <w:pStyle w:val="Bibliography"/>
      </w:pPr>
      <w:r>
        <w:t>Andersen, H.-E., Reutebuch, S.E., McGaughey, R.J., 2006. A Rigorous Assessment of Tree Height Measurements Obtained Using Airborne Lidar and Conventional Field Methods. Can. J. Remote Sens. 32, 355–366. https://doi.org/10.5589/m06-030</w:t>
      </w:r>
    </w:p>
    <w:p w14:paraId="2DD0F07A" w14:textId="77777777" w:rsidR="00152DB5" w:rsidRDefault="00152DB5" w:rsidP="00152DB5">
      <w:pPr>
        <w:pStyle w:val="Bibliography"/>
      </w:pPr>
      <w:r>
        <w:t>Anderson, J.R., Hardy, E.E., Roach, J.T., Witmer, R.E., 1976. A Land Use and Land Cover Classification System for Use with Remote Sensor Data, Professional Paper. US Geological Survey. https://doi.org/10.3133/pp964</w:t>
      </w:r>
    </w:p>
    <w:p w14:paraId="43A63B62" w14:textId="77777777" w:rsidR="00152DB5" w:rsidRDefault="00152DB5" w:rsidP="00152DB5">
      <w:pPr>
        <w:pStyle w:val="Bibliography"/>
      </w:pPr>
      <w:r>
        <w:t>Baker, J.B., Langdon, G.O., 1990. Pinus Taeda L. Loblolly Pine, in: Silvics of North America. U.S. Deptartment of Agriculture, Forest Service, Washington, D.C., pp. 497–512.</w:t>
      </w:r>
    </w:p>
    <w:p w14:paraId="5B40E7E1" w14:textId="77777777" w:rsidR="00152DB5" w:rsidRDefault="00152DB5" w:rsidP="00152DB5">
      <w:pPr>
        <w:pStyle w:val="Bibliography"/>
      </w:pPr>
      <w:r>
        <w:t>Bennett, F., 1963. Gorwth and Yield of Slash Pine Plantations (No. SE-1). U.S. Department of Agriculture, Forest Service Southern Forest Experiment Station, Asheville, N.</w:t>
      </w:r>
    </w:p>
    <w:p w14:paraId="640C954D" w14:textId="77777777" w:rsidR="00152DB5" w:rsidRDefault="00152DB5" w:rsidP="00152DB5">
      <w:pPr>
        <w:pStyle w:val="Bibliography"/>
      </w:pPr>
      <w:r>
        <w:t>Bradley, S., Kush, J., 2019. Thinning Loblolly Pine Stands To Benefit Wildlife &amp; Timber Production. Ala. Coop. Ext. Syst. URL https://www.aces.edu/blog/topics/forestry/thinning-loblolly-pine-stands-to-benefit-wildlife-timber-production/ (accessed 5.21.25).</w:t>
      </w:r>
    </w:p>
    <w:p w14:paraId="51C8A0C2" w14:textId="77777777" w:rsidR="00152DB5" w:rsidRDefault="00152DB5" w:rsidP="00152DB5">
      <w:pPr>
        <w:pStyle w:val="Bibliography"/>
      </w:pPr>
      <w:r>
        <w:t>Buchhorn, M., Smets, B., Bertels, L., Roo, B.D., Lesiv, M., Tsendbazar, N.-E., Herold, M., Fritz, S., 2020. Copernicus Global Land Service: Land Cover 100m: Collection 3: Epoch 2019: Globe. https://doi.org/10.5281/ZENODO.3939050</w:t>
      </w:r>
    </w:p>
    <w:p w14:paraId="18CC2100" w14:textId="77777777" w:rsidR="00152DB5" w:rsidRDefault="00152DB5" w:rsidP="00152DB5">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6A1AAD67" w14:textId="77777777" w:rsidR="00152DB5" w:rsidRDefault="00152DB5" w:rsidP="00152DB5">
      <w:pPr>
        <w:pStyle w:val="Bibliography"/>
      </w:pPr>
      <w:r>
        <w:t>Caldwell, A.R., 2025. Robust TOST Procedures (Vigenette).</w:t>
      </w:r>
    </w:p>
    <w:p w14:paraId="1C7B2F4C" w14:textId="77777777" w:rsidR="00152DB5" w:rsidRDefault="00152DB5" w:rsidP="00152DB5">
      <w:pPr>
        <w:pStyle w:val="Bibliography"/>
      </w:pPr>
      <w:r>
        <w:t>Caldwell, A.R., 2022. Exploring Equivalence Testing with the Updated TOSTER R Package. https://doi.org/10.31234/osf.io/ty8de</w:t>
      </w:r>
    </w:p>
    <w:p w14:paraId="3CD23925" w14:textId="77777777" w:rsidR="00152DB5" w:rsidRDefault="00152DB5" w:rsidP="00152DB5">
      <w:pPr>
        <w:pStyle w:val="Bibliography"/>
      </w:pPr>
      <w:r>
        <w:t>Callaghan, J., 2020. Extreme Rainfall and Flooding from Hurricane Florence. Trop. Cyclone Res. Rev. 9, 172–177. https://doi.org/10.1016/j.tcrr.2020.07.002</w:t>
      </w:r>
    </w:p>
    <w:p w14:paraId="67E725AB" w14:textId="77777777" w:rsidR="00152DB5" w:rsidRPr="00152DB5" w:rsidRDefault="00152DB5" w:rsidP="00152DB5">
      <w:pPr>
        <w:pStyle w:val="Bibliography"/>
        <w:rPr>
          <w:lang w:val="fr-FR"/>
        </w:rPr>
      </w:pPr>
      <w:r>
        <w:t xml:space="preserve">Cao, L., Coops, N.C., Innes, J.L., Sheppard, S.R.J., Fu, L., Ruan, H., She, G., 2016. Estimation of Forest Biomass Dynamics in Subtropical Forests Using Multi-Temporal </w:t>
      </w:r>
      <w:r>
        <w:lastRenderedPageBreak/>
        <w:t xml:space="preserve">Airborne LiDAR Data. </w:t>
      </w:r>
      <w:r w:rsidRPr="00152DB5">
        <w:rPr>
          <w:lang w:val="fr-FR"/>
        </w:rPr>
        <w:t>Remote Sens. Environ. 178, 158–171. https://doi.org/10.1016/j.rse.2016.03.012</w:t>
      </w:r>
    </w:p>
    <w:p w14:paraId="299CFA2C" w14:textId="77777777" w:rsidR="00152DB5" w:rsidRDefault="00152DB5" w:rsidP="00152DB5">
      <w:pPr>
        <w:pStyle w:val="Bibliography"/>
      </w:pPr>
      <w:r w:rsidRPr="00152DB5">
        <w:rPr>
          <w:lang w:val="fr-FR"/>
        </w:rPr>
        <w:t xml:space="preserve">Carabajal, C.C., Boy, J.-P., 2020. </w:t>
      </w:r>
      <w:r>
        <w:t>ICESat-2 Altimetry as Geodetic Control. Int. Arch. Photogramm. Remote Sens. Spat. Inf. Sci. XLIII-B3-2020, 1299–1306. https://doi.org/10.5194/isprs-archives-XLIII-B3-2020-1299-2020</w:t>
      </w:r>
    </w:p>
    <w:p w14:paraId="063636CA" w14:textId="77777777" w:rsidR="00152DB5" w:rsidRDefault="00152DB5" w:rsidP="00152DB5">
      <w:pPr>
        <w:pStyle w:val="Bibliography"/>
      </w:pPr>
      <w:r w:rsidRPr="00152DB5">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68E09DD3" w14:textId="77777777" w:rsidR="00152DB5" w:rsidRDefault="00152DB5" w:rsidP="00152DB5">
      <w:pPr>
        <w:pStyle w:val="Bibliography"/>
      </w:pPr>
      <w:r>
        <w:t>Chen, S., Ghadami, A., Epureanu, B.I., 2022. Practical Guide to Using Kendall’s Tau in the Context of Forecasting Critical Transitions. R. Soc. Open Sci. 9, 211346. https://doi.org/10.1098/rsos.211346</w:t>
      </w:r>
    </w:p>
    <w:p w14:paraId="0C139B92" w14:textId="77777777" w:rsidR="00152DB5" w:rsidRDefault="00152DB5" w:rsidP="00152DB5">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6743E370" w14:textId="77777777" w:rsidR="00152DB5" w:rsidRDefault="00152DB5" w:rsidP="00152DB5">
      <w:pPr>
        <w:pStyle w:val="Bibliography"/>
      </w:pPr>
      <w:r>
        <w:t>Corrao, M.V., Sparks, A.M., Smith, A.M.S., 2022. A Conventional Cruise and Felled-Tree Validation of Individual Tree Diameter, Height and Volume Derived from Airborne Laser Scanning Data of a Loblolly Pine (p. Taeda) Stand in Eastern Texas. Remote Sens. 14, 2567. https://doi.org/10.3390/rs14112567</w:t>
      </w:r>
    </w:p>
    <w:p w14:paraId="327930C1" w14:textId="77777777" w:rsidR="00152DB5" w:rsidRDefault="00152DB5" w:rsidP="00152DB5">
      <w:pPr>
        <w:pStyle w:val="Bibliography"/>
      </w:pPr>
      <w:r>
        <w:t>Dickens, E.D., Moorhead, D.J., 2015. A Guide to Thinning Pine Plantations. Ga. For. Product. 0010.</w:t>
      </w:r>
    </w:p>
    <w:p w14:paraId="6E50399F" w14:textId="77777777" w:rsidR="00152DB5" w:rsidRDefault="00152DB5" w:rsidP="00152DB5">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16BF7CFA" w14:textId="77777777" w:rsidR="00152DB5" w:rsidRPr="00152DB5" w:rsidRDefault="00152DB5" w:rsidP="00152DB5">
      <w:pPr>
        <w:pStyle w:val="Bibliography"/>
        <w:rPr>
          <w:lang w:val="fr-FR"/>
        </w:rPr>
      </w:pPr>
      <w:r>
        <w:t xml:space="preserve">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w:t>
      </w:r>
      <w:r w:rsidRPr="00152DB5">
        <w:rPr>
          <w:lang w:val="fr-FR"/>
        </w:rPr>
        <w:t>Sci. Remote Sens. 1, 100002. https://doi.org/10.1016/j.srs.2020.100002</w:t>
      </w:r>
    </w:p>
    <w:p w14:paraId="4B2A522B" w14:textId="77777777" w:rsidR="00152DB5" w:rsidRDefault="00152DB5" w:rsidP="00152DB5">
      <w:pPr>
        <w:pStyle w:val="Bibliography"/>
      </w:pPr>
      <w:r w:rsidRPr="00152DB5">
        <w:rPr>
          <w:lang w:val="fr-FR"/>
        </w:rPr>
        <w:t xml:space="preserve">EarthSoft, Inc., 2024. </w:t>
      </w:r>
      <w:r>
        <w:t>Mann-Kendall Tests [WWW Document]. EQuIS 7243. URL https://help.earthsoft.com/lib_mann-kendall.htm (accessed 5.19.25).</w:t>
      </w:r>
    </w:p>
    <w:p w14:paraId="319F232C" w14:textId="77777777" w:rsidR="00152DB5" w:rsidRDefault="00152DB5" w:rsidP="00152DB5">
      <w:pPr>
        <w:pStyle w:val="Bibliography"/>
      </w:pPr>
      <w:r>
        <w:t>Esri Inc., 2025. How Linear Regression Algorithm Works. Feature Tabular Anal. Toolset Concepts. URL https://pro.arcgis.com/en/pro-app/latest/tool-reference/geoai/how-linear-regression-works.htm</w:t>
      </w:r>
    </w:p>
    <w:p w14:paraId="411529DF" w14:textId="77777777" w:rsidR="00152DB5" w:rsidRDefault="00152DB5" w:rsidP="00152DB5">
      <w:pPr>
        <w:pStyle w:val="Bibliography"/>
      </w:pPr>
      <w:r>
        <w:t>Esri Inc., 2024. ArcGIS Pro.</w:t>
      </w:r>
    </w:p>
    <w:p w14:paraId="63F43683" w14:textId="77777777" w:rsidR="00152DB5" w:rsidRDefault="00152DB5" w:rsidP="00152DB5">
      <w:pPr>
        <w:pStyle w:val="Bibliography"/>
      </w:pPr>
      <w:r>
        <w:t>Falkowski, M.J., Smith, A.M.S., Gessler, P.E., Hudak, A.T., Vierling, L.A., Evans, J.S., 2008. The Influence of Conifer Forest Canopy Cover on the Accuracy of Two Individual Tree Measurement Algorithms Using LiDAR Data. Can. J. Remote Sens. 34, S338–S350. https://doi.org/10.5589/m08-055</w:t>
      </w:r>
    </w:p>
    <w:p w14:paraId="2ADC2C03" w14:textId="77777777" w:rsidR="00152DB5" w:rsidRDefault="00152DB5" w:rsidP="00152DB5">
      <w:pPr>
        <w:pStyle w:val="Bibliography"/>
      </w:pPr>
      <w:r>
        <w:lastRenderedPageBreak/>
        <w:t>FAO and UNEP, 2020. The State of the World’s Forests 2020, Forests, biodiversity, and people. FAO and UNEP, Rome. https://doi.org/10.4060/ca8642en</w:t>
      </w:r>
    </w:p>
    <w:p w14:paraId="5B91428F" w14:textId="77777777" w:rsidR="00152DB5" w:rsidRPr="00152DB5" w:rsidRDefault="00152DB5" w:rsidP="00152DB5">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152DB5">
        <w:rPr>
          <w:lang w:val="fr-FR"/>
        </w:rPr>
        <w:t>Remote Sens. Environ. 291, 113570. https://doi.org/10.1016/j.rse.2023.113570</w:t>
      </w:r>
    </w:p>
    <w:p w14:paraId="6EB34F1F" w14:textId="77777777" w:rsidR="00152DB5" w:rsidRDefault="00152DB5" w:rsidP="00152DB5">
      <w:pPr>
        <w:pStyle w:val="Bibliography"/>
      </w:pPr>
      <w:r w:rsidRPr="00152DB5">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6FEF5D08" w14:textId="77777777" w:rsidR="00152DB5" w:rsidRDefault="00152DB5" w:rsidP="00152DB5">
      <w:pPr>
        <w:pStyle w:val="Bibliography"/>
      </w:pPr>
      <w:r>
        <w:t>Frost, J., 2023. What is the Bonferroni Correction and How to Use It. Stat. Jim. URL https://statisticsbyjim.com/hypothesis-testing/bonferroni-correction/</w:t>
      </w:r>
    </w:p>
    <w:p w14:paraId="4CD0F703" w14:textId="77777777" w:rsidR="00152DB5" w:rsidRDefault="00152DB5" w:rsidP="00152DB5">
      <w:pPr>
        <w:pStyle w:val="Bibliography"/>
      </w:pPr>
      <w:r>
        <w:t>Goldstein-Greenwood, J., 2023. Theil-Sen Regression: Programming and Understanding an Outlier-Resistant Alternative to Least Squares. UVA Libr. StatLab.</w:t>
      </w:r>
    </w:p>
    <w:p w14:paraId="07A118B7" w14:textId="77777777" w:rsidR="00152DB5" w:rsidRDefault="00152DB5" w:rsidP="00152DB5">
      <w:pPr>
        <w:pStyle w:val="Bibliography"/>
      </w:pPr>
      <w:r>
        <w:t>Griffin, M., Malsick, M., Mizzell, H., Moore, L., 2020. Historic Rainfall and Record-Breaking Flooding from Hurricane Florence in the Pee Dee Watershed. J. S. C. Water Resour. 28–35. https://doi.org/10.34068/JSCWR.06.03</w:t>
      </w:r>
    </w:p>
    <w:p w14:paraId="4A3DEA2A" w14:textId="77777777" w:rsidR="00152DB5" w:rsidRPr="00152DB5" w:rsidRDefault="00152DB5" w:rsidP="00152DB5">
      <w:pPr>
        <w:pStyle w:val="Bibliography"/>
        <w:rPr>
          <w:lang w:val="es-ES"/>
        </w:rPr>
      </w:pPr>
      <w:r>
        <w:t xml:space="preserve">Griffith, J.A., Stehman, S.V., Loveland, T.R., 2003. Landscape Trends in Mid-Atlantic and Southeastern United States Ecoregions. </w:t>
      </w:r>
      <w:r w:rsidRPr="00152DB5">
        <w:rPr>
          <w:lang w:val="es-ES"/>
        </w:rPr>
        <w:t>Environ. Manage. 32, 572–588. https://doi.org/10.1007/s00267-003-0078-2</w:t>
      </w:r>
    </w:p>
    <w:p w14:paraId="444D2440" w14:textId="77777777" w:rsidR="00152DB5" w:rsidRDefault="00152DB5" w:rsidP="00152DB5">
      <w:pPr>
        <w:pStyle w:val="Bibliography"/>
      </w:pPr>
      <w:r w:rsidRPr="00152DB5">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5E7480AB" w14:textId="77777777" w:rsidR="00152DB5" w:rsidRDefault="00152DB5" w:rsidP="00152DB5">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3678FCA9" w14:textId="77777777" w:rsidR="00152DB5" w:rsidRDefault="00152DB5" w:rsidP="00152DB5">
      <w:pPr>
        <w:pStyle w:val="Bibliography"/>
      </w:pPr>
      <w:r>
        <w:t>Hancock, S., McGrath, C., Lowe, C., Davenport, I., Woodhouse, I., 2021. Requirements for a Global Lidar System: Spaceborne Lidar with Wall-to-Wall Coverage. R. Soc. Open Sci. 8, 211166. https://doi.org/10.1098/rsos.211166</w:t>
      </w:r>
    </w:p>
    <w:p w14:paraId="5A819F62" w14:textId="77777777" w:rsidR="00152DB5" w:rsidRDefault="00152DB5" w:rsidP="00152DB5">
      <w:pPr>
        <w:pStyle w:val="Bibliography"/>
      </w:pPr>
      <w:r>
        <w:t>Hansen, M.C., Potapov, P.V., Moore, R., Hancher, M., Turubanova, S.A., Tyukavina, A., Thau, D., Stehman, S.V., Goetz, S.J., Loveland, T.R., Kommareddy, A., Egorov, A., Chini, L., Justice, C.O., Townshend, J.R.G., 2013. High-Resolution Global Maps of 21st-Century Forest Cover Change. Science 342, 850–853. https://doi.org/10.1126/science.1244693</w:t>
      </w:r>
    </w:p>
    <w:p w14:paraId="39CC5116" w14:textId="77777777" w:rsidR="00152DB5" w:rsidRDefault="00152DB5" w:rsidP="00152DB5">
      <w:pPr>
        <w:pStyle w:val="Bibliography"/>
      </w:pPr>
      <w:r>
        <w:t>Harris, N., Gibbs, D., 2021. Forests Absorb Twice As Much Carbon As They Emit Each Year.</w:t>
      </w:r>
    </w:p>
    <w:p w14:paraId="6E4F94B4" w14:textId="77777777" w:rsidR="00152DB5" w:rsidRDefault="00152DB5" w:rsidP="00152DB5">
      <w:pPr>
        <w:pStyle w:val="Bibliography"/>
      </w:pPr>
      <w:r>
        <w:t>Hinck, J.E., Stachyra, J., 2019. 2019 Disaster Relief Act: USGS Recovery Activities (USGS Numbered Series No. 2019–3066), Fact Sheet. Columbia Environmental Research Center, U.S. Geological Survey, Reston, VA.</w:t>
      </w:r>
    </w:p>
    <w:p w14:paraId="7E08A3D0" w14:textId="77777777" w:rsidR="00152DB5" w:rsidRDefault="00152DB5" w:rsidP="00152DB5">
      <w:pPr>
        <w:pStyle w:val="Bibliography"/>
      </w:pPr>
      <w:r>
        <w:t>Hobu, Inc., 2025. USGS 3DEP LiDAR Point Clouds.</w:t>
      </w:r>
    </w:p>
    <w:p w14:paraId="2C816E75" w14:textId="77777777" w:rsidR="00152DB5" w:rsidRDefault="00152DB5" w:rsidP="00152DB5">
      <w:pPr>
        <w:pStyle w:val="Bibliography"/>
      </w:pPr>
      <w:r>
        <w:lastRenderedPageBreak/>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7C7736C6" w14:textId="77777777" w:rsidR="00152DB5" w:rsidRDefault="00152DB5" w:rsidP="00152DB5">
      <w:pPr>
        <w:pStyle w:val="Bibliography"/>
      </w:pPr>
      <w:r>
        <w:t>Hurtado, S.L., 2020. RobustLinearReg: Robust Linear Regressions. https://doi.org/10.32614/CRAN.package.RobustLinearReg</w:t>
      </w:r>
    </w:p>
    <w:p w14:paraId="047D3395" w14:textId="77777777" w:rsidR="00152DB5" w:rsidRDefault="00152DB5" w:rsidP="00152DB5">
      <w:pPr>
        <w:pStyle w:val="Bibliography"/>
      </w:pPr>
      <w:r>
        <w:t>Jarron, L.R., Coops, N.C., MacKenzie, W.H., Tompalski, P., Dykstra, P., 2020. Detection of Sub-Canopy Forest Structure Using Airborne LiDAR. Remote Sens. Environ. 244, 111770. https://doi.org/10.1016/j.rse.2020.111770</w:t>
      </w:r>
    </w:p>
    <w:p w14:paraId="52309319" w14:textId="77777777" w:rsidR="00152DB5" w:rsidRDefault="00152DB5" w:rsidP="00152DB5">
      <w:pPr>
        <w:pStyle w:val="Bibliography"/>
      </w:pPr>
      <w:r>
        <w:t>JMP Statistical Discovery LLC, 2025. The T-Test [WWW Document]. Stat. Knowl. Portal. URL https://www.jmp.com/en/statistics-knowledge-portal/t-test</w:t>
      </w:r>
    </w:p>
    <w:p w14:paraId="2C881A39" w14:textId="77777777" w:rsidR="00152DB5" w:rsidRDefault="00152DB5" w:rsidP="00152DB5">
      <w:pPr>
        <w:pStyle w:val="Bibliography"/>
      </w:pPr>
      <w:r>
        <w:t>JMP Statistical Discovery LLC, 2024. Equivalence Test Reports [WWW Document]. URL https://www.jmp.com/support/help/en/18.1/index.shtml#page/jmp/equivalence-test-reports.shtml</w:t>
      </w:r>
    </w:p>
    <w:p w14:paraId="7C62C502" w14:textId="77777777" w:rsidR="00152DB5" w:rsidRDefault="00152DB5" w:rsidP="00152DB5">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742CE8CA" w14:textId="77777777" w:rsidR="00152DB5" w:rsidRDefault="00152DB5" w:rsidP="00152DB5">
      <w:pPr>
        <w:pStyle w:val="Bibliography"/>
      </w:pPr>
      <w:r>
        <w:t>Kendall, M.G., Gibbons, J.D., 1990. Rank correlation methods, 5. ed. ed. Oxford Univ. Press, New York.</w:t>
      </w:r>
    </w:p>
    <w:p w14:paraId="79EB9261" w14:textId="77777777" w:rsidR="00152DB5" w:rsidRDefault="00152DB5" w:rsidP="00152DB5">
      <w:pPr>
        <w:pStyle w:val="Bibliography"/>
      </w:pPr>
      <w:r>
        <w:t>Khaine, I., Woo, S.Y., 2015. An Overview of Interrelationship Between Climate Change and Forests. For. Sci. Technol. 11, 11–18. https://doi.org/10.1080/21580103.2014.932718</w:t>
      </w:r>
    </w:p>
    <w:p w14:paraId="5D5B7CF6" w14:textId="77777777" w:rsidR="00152DB5" w:rsidRDefault="00152DB5" w:rsidP="00152DB5">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19D5CE99" w14:textId="77777777" w:rsidR="00152DB5" w:rsidRDefault="00152DB5" w:rsidP="00152DB5">
      <w:pPr>
        <w:pStyle w:val="Bibliography"/>
      </w:pPr>
      <w:r>
        <w:t>Lakens, D., 2022. Improving Your Statistical Inferences. https://doi.org/10.5281/ZENODO.6409077</w:t>
      </w:r>
    </w:p>
    <w:p w14:paraId="3A638645" w14:textId="77777777" w:rsidR="00152DB5" w:rsidRDefault="00152DB5" w:rsidP="00152DB5">
      <w:pPr>
        <w:pStyle w:val="Bibliography"/>
      </w:pPr>
      <w:r>
        <w:t>Lakens, D., 2017. Equivalence Tests: A Practical Primer for t-Tests, Correlations, and Meta-Analyses. Soc. Psychol. Personal. Sci. 8, 355–362. https://doi.org/10.1177/1948550617697177</w:t>
      </w:r>
    </w:p>
    <w:p w14:paraId="1722D1DF" w14:textId="77777777" w:rsidR="00152DB5" w:rsidRDefault="00152DB5" w:rsidP="00152DB5">
      <w:pPr>
        <w:pStyle w:val="Bibliography"/>
      </w:pPr>
      <w:r>
        <w:t>LANDFIRE, Earth Resources Observation and Science Center (EROS), U.S. Geological Survey, 2022a. LANDFIRE 2020 Aspect (Asp) CONUS.</w:t>
      </w:r>
    </w:p>
    <w:p w14:paraId="2DDA1275" w14:textId="77777777" w:rsidR="00152DB5" w:rsidRDefault="00152DB5" w:rsidP="00152DB5">
      <w:pPr>
        <w:pStyle w:val="Bibliography"/>
      </w:pPr>
      <w:r>
        <w:t>LANDFIRE, Earth Resources Observation and Science Center (EROS), U.S. Geological Survey, 2022b. LANDFIRE 2020 Elevation (Elev) CONUS.</w:t>
      </w:r>
    </w:p>
    <w:p w14:paraId="2202E00F" w14:textId="77777777" w:rsidR="00152DB5" w:rsidRPr="00152DB5" w:rsidRDefault="00152DB5" w:rsidP="00152DB5">
      <w:pPr>
        <w:pStyle w:val="Bibliography"/>
        <w:rPr>
          <w:lang w:val="es-ES"/>
        </w:rPr>
      </w:pPr>
      <w:r>
        <w:t xml:space="preserve">LaRue, E.A., Fahey, R., Fuson, T.L., Foster, J.R., Matthes, J.H., Krause, K., Hardiman, B.S., 2022. Evaluating the Sensitivity of Forest Structural Diversity Characterization to LiDAR Point Density. </w:t>
      </w:r>
      <w:r w:rsidRPr="00152DB5">
        <w:rPr>
          <w:lang w:val="es-ES"/>
        </w:rPr>
        <w:t>Ecosphere 13, e4209. https://doi.org/10.1002/ecs2.4209</w:t>
      </w:r>
    </w:p>
    <w:p w14:paraId="635A52D9" w14:textId="77777777" w:rsidR="00152DB5" w:rsidRDefault="00152DB5" w:rsidP="00152DB5">
      <w:pPr>
        <w:pStyle w:val="Bibliography"/>
      </w:pPr>
      <w:r w:rsidRPr="00152DB5">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1B293FE7" w14:textId="77777777" w:rsidR="00152DB5" w:rsidRDefault="00152DB5" w:rsidP="00152DB5">
      <w:pPr>
        <w:pStyle w:val="Bibliography"/>
      </w:pPr>
      <w:r>
        <w:lastRenderedPageBreak/>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18853811" w14:textId="77777777" w:rsidR="00152DB5" w:rsidRDefault="00152DB5" w:rsidP="00152DB5">
      <w:pPr>
        <w:pStyle w:val="Bibliography"/>
      </w:pPr>
      <w:r>
        <w:t>Linear Regression (No. 101), 1997. , Course List for 1997-98. Department of Statistics, Yale University.</w:t>
      </w:r>
    </w:p>
    <w:p w14:paraId="49C4B207" w14:textId="77777777" w:rsidR="00152DB5" w:rsidRPr="00152DB5" w:rsidRDefault="00152DB5" w:rsidP="00152DB5">
      <w:pPr>
        <w:pStyle w:val="Bibliography"/>
        <w:rPr>
          <w:lang w:val="fr-FR"/>
        </w:rPr>
      </w:pPr>
      <w:r>
        <w:t xml:space="preserve">Liu, A., Cheng, X., Chen, Z., 2021. Performance Evaluation of GEDI and ICESat-2 Laser Altimeter Data for Terrain and Canopy Height Retrievals. </w:t>
      </w:r>
      <w:r w:rsidRPr="00152DB5">
        <w:rPr>
          <w:lang w:val="fr-FR"/>
        </w:rPr>
        <w:t>Remote Sens. Environ. 264, 112571. https://doi.org/10.1016/j.rse.2021.112571</w:t>
      </w:r>
    </w:p>
    <w:p w14:paraId="19EE85D2" w14:textId="77777777" w:rsidR="00152DB5" w:rsidRDefault="00152DB5" w:rsidP="00152DB5">
      <w:pPr>
        <w:pStyle w:val="Bibliography"/>
      </w:pPr>
      <w:r w:rsidRPr="00152DB5">
        <w:rPr>
          <w:lang w:val="fr-FR"/>
        </w:rPr>
        <w:t xml:space="preserve">Liu, M., Popescu, S., Malambo, L., 2019. </w:t>
      </w:r>
      <w:r>
        <w:t>Feasibility of Burned Area Mapping Based on ICESAT−2 Photon Counting Data. Remote Sens. 12, 24. https://doi.org/10.3390/rs12010024</w:t>
      </w:r>
    </w:p>
    <w:p w14:paraId="6E908381" w14:textId="77777777" w:rsidR="00152DB5" w:rsidRDefault="00152DB5" w:rsidP="00152DB5">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3911F13D" w14:textId="77777777" w:rsidR="00152DB5" w:rsidRPr="00152DB5" w:rsidRDefault="00152DB5" w:rsidP="00152DB5">
      <w:pPr>
        <w:pStyle w:val="Bibliography"/>
        <w:rPr>
          <w:lang w:val="fr-FR"/>
        </w:rPr>
      </w:pPr>
      <w:r>
        <w:t xml:space="preserve">Malambo, L., Popescu, S., 2024. Mapping Vegetation Canopy Height Across the Contiguous United States Using ICESat-2 and Ancillary Datasets. </w:t>
      </w:r>
      <w:r w:rsidRPr="00152DB5">
        <w:rPr>
          <w:lang w:val="fr-FR"/>
        </w:rPr>
        <w:t>Remote Sens. Environ. 309, 114226. https://doi.org/10.1016/j.rse.2024.114226</w:t>
      </w:r>
    </w:p>
    <w:p w14:paraId="006070EE" w14:textId="77777777" w:rsidR="00152DB5" w:rsidRPr="00152DB5" w:rsidRDefault="00152DB5" w:rsidP="00152DB5">
      <w:pPr>
        <w:pStyle w:val="Bibliography"/>
        <w:rPr>
          <w:lang w:val="fr-FR"/>
        </w:rPr>
      </w:pPr>
      <w:r w:rsidRPr="00152DB5">
        <w:rPr>
          <w:lang w:val="fr-FR"/>
        </w:rPr>
        <w:t xml:space="preserve">Malambo, L., Popescu, S.C., 2021. </w:t>
      </w:r>
      <w:r>
        <w:t xml:space="preserve">Assessing the Agreement of ICESat-2 Terrain and Canopy Height with Airborne Lidar Over US Ecozones. </w:t>
      </w:r>
      <w:r w:rsidRPr="00152DB5">
        <w:rPr>
          <w:lang w:val="fr-FR"/>
        </w:rPr>
        <w:t>Remote Sens. Environ. 266, 112711. https://doi.org/10.1016/j.rse.2021.112711</w:t>
      </w:r>
    </w:p>
    <w:p w14:paraId="0ED8FDAE" w14:textId="77777777" w:rsidR="00152DB5" w:rsidRDefault="00152DB5" w:rsidP="00152DB5">
      <w:pPr>
        <w:pStyle w:val="Bibliography"/>
      </w:pPr>
      <w:r w:rsidRPr="00152DB5">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3588BDED" w14:textId="77777777" w:rsidR="00152DB5" w:rsidRDefault="00152DB5" w:rsidP="00152DB5">
      <w:pPr>
        <w:pStyle w:val="Bibliography"/>
      </w:pPr>
      <w:r>
        <w:t>Mann, H.B., 1945. Nonparametric Tests Against Trend. Econometrica 13, 245. https://doi.org/10.2307/1907187</w:t>
      </w:r>
    </w:p>
    <w:p w14:paraId="59EAFA67" w14:textId="77777777" w:rsidR="00152DB5" w:rsidRDefault="00152DB5" w:rsidP="00152DB5">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26953482" w14:textId="77777777" w:rsidR="00152DB5" w:rsidRDefault="00152DB5" w:rsidP="00152DB5">
      <w:pPr>
        <w:pStyle w:val="Bibliography"/>
      </w:pPr>
      <w:r>
        <w:t>Meals, D., Spooner, J., Dressing, S., Harcum, J., 2011. Statistical Analysis for Monotonic Trends (No. 6), Tech Notes. U.S. Environmental Protection Agency, Fairfax, VA.</w:t>
      </w:r>
    </w:p>
    <w:p w14:paraId="450C3911" w14:textId="77777777" w:rsidR="00152DB5" w:rsidRDefault="00152DB5" w:rsidP="00152DB5">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00F612DA" w14:textId="77777777" w:rsidR="00152DB5" w:rsidRDefault="00152DB5" w:rsidP="00152DB5">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7B3DE838" w14:textId="77777777" w:rsidR="00152DB5" w:rsidRPr="00152DB5" w:rsidRDefault="00152DB5" w:rsidP="00152DB5">
      <w:pPr>
        <w:pStyle w:val="Bibliography"/>
        <w:rPr>
          <w:lang w:val="fr-FR"/>
        </w:rPr>
      </w:pPr>
      <w:r>
        <w:lastRenderedPageBreak/>
        <w:t xml:space="preserve">Mulverhill, C., Coops, N.C., Hermosilla, T., White, J.C., Wulder, M.A., 2022. Evaluating ICESat-2 for Monitoring, Modeling, and Update of Large Area Forest Canopy Height Products. </w:t>
      </w:r>
      <w:r w:rsidRPr="00152DB5">
        <w:rPr>
          <w:lang w:val="fr-FR"/>
        </w:rPr>
        <w:t>Remote Sens. Environ. 271, 112919. https://doi.org/10.1016/j.rse.2022.112919</w:t>
      </w:r>
    </w:p>
    <w:p w14:paraId="1102A0F0" w14:textId="77777777" w:rsidR="00152DB5" w:rsidRDefault="00152DB5" w:rsidP="00152DB5">
      <w:pPr>
        <w:pStyle w:val="Bibliography"/>
      </w:pPr>
      <w:r w:rsidRPr="00152DB5">
        <w:rPr>
          <w:lang w:val="fr-FR"/>
        </w:rPr>
        <w:t xml:space="preserve">NC OneMap, 2020. </w:t>
      </w:r>
      <w:r>
        <w:t>Hurricane Florence Flood Extent Across the Piedmont and Coastal Plain of North Carolina.</w:t>
      </w:r>
    </w:p>
    <w:p w14:paraId="2CE4C81E" w14:textId="77777777" w:rsidR="00152DB5" w:rsidRDefault="00152DB5" w:rsidP="00152DB5">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5FDDF1D3" w14:textId="77777777" w:rsidR="00152DB5" w:rsidRPr="00152DB5" w:rsidRDefault="00152DB5" w:rsidP="00152DB5">
      <w:pPr>
        <w:pStyle w:val="Bibliography"/>
        <w:rPr>
          <w:lang w:val="fr-FR"/>
        </w:rPr>
      </w:pPr>
      <w:r>
        <w:t xml:space="preserve">Neuenschwander, A., Guenther, E., White, J.C., Duncanson, L., Montesano, P., 2020. Validation of ICESat-2 Terrain and Canopy Heights in Boreal Forests. </w:t>
      </w:r>
      <w:r w:rsidRPr="00152DB5">
        <w:rPr>
          <w:lang w:val="fr-FR"/>
        </w:rPr>
        <w:t>Remote Sens. Environ. 251, 112110. https://doi.org/10.1016/j.rse.2020.112110</w:t>
      </w:r>
    </w:p>
    <w:p w14:paraId="60931E11" w14:textId="77777777" w:rsidR="00152DB5" w:rsidRPr="00152DB5" w:rsidRDefault="00152DB5" w:rsidP="00152DB5">
      <w:pPr>
        <w:pStyle w:val="Bibliography"/>
        <w:rPr>
          <w:lang w:val="fr-FR"/>
        </w:rPr>
      </w:pPr>
      <w:r w:rsidRPr="00152DB5">
        <w:rPr>
          <w:lang w:val="fr-FR"/>
        </w:rPr>
        <w:t xml:space="preserve">Neuenschwander, A., Magruder, L.A., 2019. </w:t>
      </w:r>
      <w:r>
        <w:t xml:space="preserve">Canopy and Terrain Height Retrievals with ICESat-2: A First Look. </w:t>
      </w:r>
      <w:r w:rsidRPr="00152DB5">
        <w:rPr>
          <w:lang w:val="fr-FR"/>
        </w:rPr>
        <w:t>Remote Sens. 11, 1721. https://doi.org/10.3390/rs11141721</w:t>
      </w:r>
    </w:p>
    <w:p w14:paraId="06F55A08" w14:textId="77777777" w:rsidR="00152DB5" w:rsidRDefault="00152DB5" w:rsidP="00152DB5">
      <w:pPr>
        <w:pStyle w:val="Bibliography"/>
      </w:pPr>
      <w:r w:rsidRPr="00152DB5">
        <w:rPr>
          <w:lang w:val="fr-FR"/>
        </w:rPr>
        <w:t xml:space="preserve">Neuenschwander, A., Pitts, K., 2019. </w:t>
      </w:r>
      <w:r>
        <w:t>The ATL08 Land and Vegetation Product for the ICESat-2 Mission. Remote Sens. Environ. 221, 247–259. https://doi.org/10.1016/j.rse.2018.11.005</w:t>
      </w:r>
    </w:p>
    <w:p w14:paraId="0D8B8EF2" w14:textId="77777777" w:rsidR="00152DB5" w:rsidRDefault="00152DB5" w:rsidP="00152DB5">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3DF78992" w14:textId="77777777" w:rsidR="00152DB5" w:rsidRDefault="00152DB5" w:rsidP="00152DB5">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5C656D98" w14:textId="77777777" w:rsidR="00152DB5" w:rsidRDefault="00152DB5" w:rsidP="00152DB5">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3A2A4BF7" w14:textId="77777777" w:rsidR="00152DB5" w:rsidRDefault="00152DB5" w:rsidP="00152DB5">
      <w:pPr>
        <w:pStyle w:val="Bibliography"/>
      </w:pPr>
      <w:r>
        <w:t>Oh, S., Jung, J., Shao, Guofan, Shao, Gang, Gallion, J., Fei, S., 2022. High-Resolution Canopy Height Model Generation and Validation Using USGS 3DEP LiDAR Data in Indiana, USA. Remote Sens. 14, 935. https://doi.org/10.3390/rs14040935</w:t>
      </w:r>
    </w:p>
    <w:p w14:paraId="03B12437" w14:textId="77777777" w:rsidR="00152DB5" w:rsidRDefault="00152DB5" w:rsidP="00152DB5">
      <w:pPr>
        <w:pStyle w:val="Bibliography"/>
      </w:pPr>
      <w:r>
        <w:t>Omernik, J.M., Griffith, G.E., 2014. Ecoregions of the Conterminous United States: Evolution of a Hierarchical Spatial Framework. Environ. Manage. 54, 1249–1266. https://doi.org/10.1007/s00267-014-0364-1</w:t>
      </w:r>
    </w:p>
    <w:p w14:paraId="3DC71185" w14:textId="77777777" w:rsidR="00152DB5" w:rsidRDefault="00152DB5" w:rsidP="00152DB5">
      <w:pPr>
        <w:pStyle w:val="Bibliography"/>
      </w:pPr>
      <w:r>
        <w:lastRenderedPageBreak/>
        <w:t>Paul, S., Ghebreyesus, D., Sharif, H.O., 2019. Brief Communication: Analysis of the Fatalities and Socio-Economic Impacts Caused by Hurricane Florence. Geosciences 9, 58. https://doi.org/10.3390/geosciences9020058</w:t>
      </w:r>
    </w:p>
    <w:p w14:paraId="18F7F65B" w14:textId="77777777" w:rsidR="00152DB5" w:rsidRDefault="00152DB5" w:rsidP="00152DB5">
      <w:pPr>
        <w:pStyle w:val="Bibliography"/>
      </w:pPr>
      <w:r>
        <w:t>PDAL Contributors, 2025. PDAL Point Data Abstraction Library.</w:t>
      </w:r>
    </w:p>
    <w:p w14:paraId="7BB2CF21" w14:textId="77777777" w:rsidR="00152DB5" w:rsidRPr="00152DB5" w:rsidRDefault="00152DB5" w:rsidP="00152DB5">
      <w:pPr>
        <w:pStyle w:val="Bibliography"/>
        <w:rPr>
          <w:lang w:val="fr-FR"/>
        </w:rPr>
      </w:pPr>
      <w:r>
        <w:t xml:space="preserve">Pingel, T.J., Clarke, K.C., McBride, W.A., 2013. An Improved Simple Morphological Filter for the Terrain Classification of Airborne LiDAR Data. </w:t>
      </w:r>
      <w:r w:rsidRPr="00152DB5">
        <w:rPr>
          <w:lang w:val="fr-FR"/>
        </w:rPr>
        <w:t>ISPRS J. Photogramm. Remote Sens. 77, 21–30. https://doi.org/10.1016/j.isprsjprs.2012.12.002</w:t>
      </w:r>
    </w:p>
    <w:p w14:paraId="15C12F89" w14:textId="77777777" w:rsidR="00152DB5" w:rsidRPr="00152DB5" w:rsidRDefault="00152DB5" w:rsidP="00152DB5">
      <w:pPr>
        <w:pStyle w:val="Bibliography"/>
        <w:rPr>
          <w:lang w:val="fr-FR"/>
        </w:rPr>
      </w:pPr>
      <w:r>
        <w:t xml:space="preserve">Pronk, M., Eleveld, M., Ledoux, H., 2024. Assessing Vertical Accuracy and Spatial Coverage of ICESat-2 and GEDI Spaceborne Lidar for Creating Global Terrain Models. </w:t>
      </w:r>
      <w:r w:rsidRPr="00152DB5">
        <w:rPr>
          <w:lang w:val="fr-FR"/>
        </w:rPr>
        <w:t>Remote Sens. 16, 2259. https://doi.org/10.3390/rs16132259</w:t>
      </w:r>
    </w:p>
    <w:p w14:paraId="2F4948B4" w14:textId="77777777" w:rsidR="00152DB5" w:rsidRDefault="00152DB5" w:rsidP="00152DB5">
      <w:pPr>
        <w:pStyle w:val="Bibliography"/>
      </w:pPr>
      <w:r w:rsidRPr="00152DB5">
        <w:rPr>
          <w:lang w:val="fr-FR"/>
        </w:rPr>
        <w:t xml:space="preserve">Psistaki, K., Tsantopoulos, G., Paschalidou, A., 2024. </w:t>
      </w:r>
      <w:r>
        <w:t>An Overview of the Role of Forests in Climate Change Mitigation. Sustainability 16. https://doi.org/10.3390/su16146089</w:t>
      </w:r>
    </w:p>
    <w:p w14:paraId="2976E221" w14:textId="77777777" w:rsidR="00152DB5" w:rsidRDefault="00152DB5" w:rsidP="00152DB5">
      <w:pPr>
        <w:pStyle w:val="Bibliography"/>
      </w:pPr>
      <w:r>
        <w:t>R  Core Team, 2023. R: A Language for Statistical Computing.</w:t>
      </w:r>
    </w:p>
    <w:p w14:paraId="50CDE36E" w14:textId="77777777" w:rsidR="00152DB5" w:rsidRPr="00152DB5" w:rsidRDefault="00152DB5" w:rsidP="00152DB5">
      <w:pPr>
        <w:pStyle w:val="Bibliography"/>
        <w:rPr>
          <w:lang w:val="fr-FR"/>
        </w:rPr>
      </w:pPr>
      <w:r w:rsidRPr="00152DB5">
        <w:rPr>
          <w:lang w:val="fr-FR"/>
        </w:rPr>
        <w:t>Radtke, P., 2025. FIADB_Direct.</w:t>
      </w:r>
    </w:p>
    <w:p w14:paraId="059ACBD4" w14:textId="77777777" w:rsidR="00152DB5" w:rsidRDefault="00152DB5" w:rsidP="00152DB5">
      <w:pPr>
        <w:pStyle w:val="Bibliography"/>
      </w:pPr>
      <w:r w:rsidRPr="00152DB5">
        <w:rPr>
          <w:lang w:val="fr-FR"/>
        </w:rPr>
        <w:t xml:space="preserve">Rai, N., Ma, Q., Poudel, K.P., Himes, A., Meng, Q., 2024. </w:t>
      </w:r>
      <w:r>
        <w:t>Evaluating the Uncertainties in Forest Canopy Height Measurements Using ICESat-2 Data. J. Remote Sens. 4, 0160. https://doi.org/10.34133/remotesensing.0160</w:t>
      </w:r>
    </w:p>
    <w:p w14:paraId="1E8A47D4" w14:textId="77777777" w:rsidR="00152DB5" w:rsidRDefault="00152DB5" w:rsidP="00152DB5">
      <w:pPr>
        <w:pStyle w:val="Bibliography"/>
      </w:pPr>
      <w:r>
        <w:t>Renwick, K., 2023. 2022 Forest Inventory and Analysis Business Report (Business Report). U.S. Department of Agriculture, Forest Service, Research and Development, Forest Inventory and Analysis Program, Washington, D.C.</w:t>
      </w:r>
    </w:p>
    <w:p w14:paraId="39F25241" w14:textId="77777777" w:rsidR="00152DB5" w:rsidRDefault="00152DB5" w:rsidP="00152DB5">
      <w:pPr>
        <w:pStyle w:val="Bibliography"/>
      </w:pPr>
      <w:r w:rsidRPr="00152DB5">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204A50F8" w14:textId="77777777" w:rsidR="00152DB5" w:rsidRDefault="00152DB5" w:rsidP="00152DB5">
      <w:pPr>
        <w:pStyle w:val="Bibliography"/>
      </w:pPr>
      <w:r>
        <w:t>Ringard, J., Chiriaco, M., Bastin, S., Habets, F., 2019. Recent Trends in Climate Variability at the Local Scale Using 40 Years of Observations: The Case of the Paris Region of France. Atmospheric Chem. Phys. 19, 13129–13155. https://doi.org/10.5194/acp-19-13129-2019</w:t>
      </w:r>
    </w:p>
    <w:p w14:paraId="5E110D43" w14:textId="77777777" w:rsidR="00152DB5" w:rsidRDefault="00152DB5" w:rsidP="00152DB5">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4F36B501" w14:textId="77777777" w:rsidR="00152DB5" w:rsidRDefault="00152DB5" w:rsidP="00152DB5">
      <w:pPr>
        <w:pStyle w:val="Bibliography"/>
      </w:pPr>
      <w:r>
        <w:t>Rossum, G. van, Drake, F.L., 2010. The Python language reference, Release 3.0.1 [Repr.]. ed, Python documentation manual / Guido van Rossum; Fred L. Drake [ed.]. Python Software Foundation, Hampton, NH.</w:t>
      </w:r>
    </w:p>
    <w:p w14:paraId="00CAD643" w14:textId="77777777" w:rsidR="00152DB5" w:rsidRDefault="00152DB5" w:rsidP="00152DB5">
      <w:pPr>
        <w:pStyle w:val="Bibliography"/>
      </w:pPr>
      <w:r>
        <w:t>Schutz, B.E., Zwally, H.J., Shuman, C.A., Hancock, D., DiMarzio, J.P., 2005. Overview of the ICESat Mission. Geophys. Res. Lett. 32, 2005GL024009. https://doi.org/10.1029/2005GL024009</w:t>
      </w:r>
    </w:p>
    <w:p w14:paraId="008A753A" w14:textId="77777777" w:rsidR="00152DB5" w:rsidRDefault="00152DB5" w:rsidP="00152DB5">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5ABFDDFA" w14:textId="77777777" w:rsidR="00152DB5" w:rsidRDefault="00152DB5" w:rsidP="00152DB5">
      <w:pPr>
        <w:pStyle w:val="Bibliography"/>
      </w:pPr>
      <w:r>
        <w:t>Sen, P.K., 1968. Estimates of the Regression Coefficient Based on Kendall’s Tau. J. Am. Stat. Assoc. 63, 1379–1389. https://doi.org/10.1080/01621459.1968.10480934</w:t>
      </w:r>
    </w:p>
    <w:p w14:paraId="0DB3B618" w14:textId="77777777" w:rsidR="00152DB5" w:rsidRDefault="00152DB5" w:rsidP="00152DB5">
      <w:pPr>
        <w:pStyle w:val="Bibliography"/>
      </w:pPr>
      <w:r>
        <w:lastRenderedPageBreak/>
        <w:t>Shtaynberger, J., Bar, H., 2023. Equivalence Testing. Cornell Statistical Consulting Unit.</w:t>
      </w:r>
    </w:p>
    <w:p w14:paraId="425D8206" w14:textId="77777777" w:rsidR="00152DB5" w:rsidRDefault="00152DB5" w:rsidP="00152DB5">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1851E8B7" w14:textId="77777777" w:rsidR="00152DB5" w:rsidRPr="00152DB5" w:rsidRDefault="00152DB5" w:rsidP="00152DB5">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152DB5">
        <w:rPr>
          <w:lang w:val="fr-FR"/>
        </w:rPr>
        <w:t>Int. J. Remote Sens. 43, 721–750. https://doi.org/10.1080/01431161.2021.2023229</w:t>
      </w:r>
    </w:p>
    <w:p w14:paraId="1959615D" w14:textId="77777777" w:rsidR="00152DB5" w:rsidRDefault="00152DB5" w:rsidP="00152DB5">
      <w:pPr>
        <w:pStyle w:val="Bibliography"/>
      </w:pPr>
      <w:r w:rsidRPr="00152DB5">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14F8FF0F" w14:textId="77777777" w:rsidR="00152DB5" w:rsidRDefault="00152DB5" w:rsidP="00152DB5">
      <w:pPr>
        <w:pStyle w:val="Bibliography"/>
      </w:pPr>
      <w:r>
        <w:t>Tang, J., Luyssaert, S., Richardson, A.D., Kutsch, W., Janssens, I.A., 2014. Steeper Declines in Forest Photosynthesis Than Respiration Explain Age-Driven Decreases in Forest Growth. Proc. Natl. Acad. Sci. 111, 8856–8860. https://doi.org/10.1073/pnas.1320761111</w:t>
      </w:r>
    </w:p>
    <w:p w14:paraId="2F5DA6DC" w14:textId="77777777" w:rsidR="00152DB5" w:rsidRDefault="00152DB5" w:rsidP="00152DB5">
      <w:pPr>
        <w:pStyle w:val="Bibliography"/>
      </w:pPr>
      <w:r>
        <w:t>The pandas development team, 2025. pandas-dev/pandas: Pandas. https://doi.org/10.5281/ZENODO.15831829</w:t>
      </w:r>
    </w:p>
    <w:p w14:paraId="36D7198B" w14:textId="77777777" w:rsidR="00152DB5" w:rsidRDefault="00152DB5" w:rsidP="00152DB5">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74FBB83E" w14:textId="77777777" w:rsidR="00152DB5" w:rsidRDefault="00152DB5" w:rsidP="00152DB5">
      <w:pPr>
        <w:pStyle w:val="Bibliography"/>
      </w:pPr>
      <w:r>
        <w:t>U.S. Department of Agriculture Forest Service, 2025. Nationwide Forest Inventory (NFI) [WWW Document]. For. Inventory Anal. URL https://research.fs.usda.gov/programs/nfi#data-collection-and-inventory-methods</w:t>
      </w:r>
    </w:p>
    <w:p w14:paraId="77D81F0D" w14:textId="77777777" w:rsidR="00152DB5" w:rsidRDefault="00152DB5" w:rsidP="00152DB5">
      <w:pPr>
        <w:pStyle w:val="Bibliography"/>
      </w:pPr>
      <w:r>
        <w:t>U.S. Geological Survey, 2025. 3DEP LiDAR Base Specification.</w:t>
      </w:r>
    </w:p>
    <w:p w14:paraId="392C31BB" w14:textId="77777777" w:rsidR="00152DB5" w:rsidRDefault="00152DB5" w:rsidP="00152DB5">
      <w:pPr>
        <w:pStyle w:val="Bibliography"/>
      </w:pPr>
      <w:r>
        <w:t>Wachs, S., 2015. What Is Equivalence Testing &amp; When Should We Use It?</w:t>
      </w:r>
    </w:p>
    <w:p w14:paraId="6F7C9E16" w14:textId="77777777" w:rsidR="00152DB5" w:rsidRDefault="00152DB5" w:rsidP="00152DB5">
      <w:pPr>
        <w:pStyle w:val="Bibliography"/>
      </w:pPr>
      <w:r>
        <w:t>Wang, X., Liang, X., Gong, W., Häkli, P., Wang, Y., 2024. Accuracy Fluctuations of ICESat-2 Height Measurements in Time Series. Int. J. Appl. Earth Obs. Geoinformation 135, 104234. https://doi.org/10.1016/j.jag.2024.104234</w:t>
      </w:r>
    </w:p>
    <w:p w14:paraId="1AC992F4" w14:textId="77777777" w:rsidR="00152DB5" w:rsidRDefault="00152DB5" w:rsidP="00152DB5">
      <w:pPr>
        <w:pStyle w:val="Bibliography"/>
      </w:pPr>
      <w:r>
        <w:t>Wild, C.J., Seber, G.A.F., 2000. The Wilcoxon Test, in: Chance Encounters: A First Course in Data Analysis and Inference. Wiley, New York, NY, p. 10.</w:t>
      </w:r>
    </w:p>
    <w:p w14:paraId="42174FEA" w14:textId="77777777" w:rsidR="00152DB5" w:rsidRDefault="00152DB5" w:rsidP="00152DB5">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1361A378" w14:textId="77777777" w:rsidR="00152DB5" w:rsidRDefault="00152DB5" w:rsidP="00152DB5">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23C8F5CE" w14:textId="77777777" w:rsidR="00152DB5" w:rsidRPr="00152DB5" w:rsidRDefault="00152DB5" w:rsidP="00152DB5">
      <w:pPr>
        <w:pStyle w:val="Bibliography"/>
        <w:rPr>
          <w:lang w:val="fr-FR"/>
        </w:rPr>
      </w:pPr>
      <w:r>
        <w:lastRenderedPageBreak/>
        <w:t xml:space="preserve">Xiang, B., Wielgosz, M., Kontogianni, T., Peters, T., Puliti, S., Astrup, R., Schindler, K., 2024. Automated Forest Inventory: Analysis of High-Density Airborne LiDAR Point Clouds with 3D Deep Learning. </w:t>
      </w:r>
      <w:r w:rsidRPr="00152DB5">
        <w:rPr>
          <w:lang w:val="fr-FR"/>
        </w:rPr>
        <w:t>Remote Sens. Environ. 305, 114078. https://doi.org/10.1016/j.rse.2024.114078</w:t>
      </w:r>
    </w:p>
    <w:p w14:paraId="6F8AB70D" w14:textId="77777777" w:rsidR="00152DB5" w:rsidRPr="00152DB5" w:rsidRDefault="00152DB5" w:rsidP="00152DB5">
      <w:pPr>
        <w:pStyle w:val="Bibliography"/>
        <w:rPr>
          <w:lang w:val="fr-FR"/>
        </w:rPr>
      </w:pPr>
      <w:r w:rsidRPr="00152DB5">
        <w:rPr>
          <w:lang w:val="fr-FR"/>
        </w:rPr>
        <w:t xml:space="preserve">Yu, C., Yao, W., 2017. </w:t>
      </w:r>
      <w:r>
        <w:t xml:space="preserve">Robust linear regression: A review and comparison. </w:t>
      </w:r>
      <w:r w:rsidRPr="00152DB5">
        <w:rPr>
          <w:lang w:val="fr-FR"/>
        </w:rPr>
        <w:t>Commun. Stat. - Simul. Comput. 46, 6261–6282. https://doi.org/10.1080/03610918.2016.1202271</w:t>
      </w:r>
    </w:p>
    <w:p w14:paraId="379D580C" w14:textId="77777777" w:rsidR="00152DB5" w:rsidRDefault="00152DB5" w:rsidP="00152DB5">
      <w:pPr>
        <w:pStyle w:val="Bibliography"/>
      </w:pPr>
      <w:r w:rsidRPr="00152DB5">
        <w:rPr>
          <w:lang w:val="fr-FR"/>
        </w:rPr>
        <w:t xml:space="preserve">Yu, J., Nie, S., Liu, W., Zhu, X., Lu, D., Wu, W., Sun, Y., 2022. </w:t>
      </w:r>
      <w:r>
        <w:t>Accuracy Assessment of ICESat-2 Ground Elevation and Canopy Height Estimates in Mangroves. IEEE Geosci. Remote Sens. Lett. 19, 1–5. https://doi.org/10.1109/LGRS.2021.3107440</w:t>
      </w:r>
    </w:p>
    <w:p w14:paraId="2A47949C" w14:textId="77777777" w:rsidR="00152DB5" w:rsidRPr="00152DB5" w:rsidRDefault="00152DB5" w:rsidP="00152DB5">
      <w:pPr>
        <w:pStyle w:val="Bibliography"/>
        <w:rPr>
          <w:lang w:val="es-ES"/>
        </w:rPr>
      </w:pPr>
      <w:r>
        <w:t xml:space="preserve">Yu, Q., Ryan, M.G., Ji, W., Prihodko, L., Anchang, J.Y., Kahiu, N., Nazir, A., Dai, J., Hanan, N.P., 2024. Assessing Canopy Height Measurements from ICESat-2 and GEDI Orbiting Lidar Across Six Different Biomes with G-LiHT LiDAR. </w:t>
      </w:r>
      <w:r w:rsidRPr="00152DB5">
        <w:rPr>
          <w:lang w:val="es-ES"/>
        </w:rPr>
        <w:t>Environ. Res. Ecol. 3, 025001. https://doi.org/10.1088/2752-664X/ad39f2</w:t>
      </w:r>
    </w:p>
    <w:p w14:paraId="171CECC1" w14:textId="77777777" w:rsidR="00152DB5" w:rsidRPr="00152DB5" w:rsidRDefault="00152DB5" w:rsidP="00152DB5">
      <w:pPr>
        <w:pStyle w:val="Bibliography"/>
        <w:rPr>
          <w:lang w:val="fr-FR"/>
        </w:rPr>
      </w:pPr>
      <w:r w:rsidRPr="00152DB5">
        <w:rPr>
          <w:lang w:val="es-ES"/>
        </w:rPr>
        <w:t xml:space="preserve">Yu, X., Hyyppä, J., Kaartinen, H., Maltamo, M., 2004. </w:t>
      </w:r>
      <w:r>
        <w:t xml:space="preserve">Automatic Detection of Harvested Trees and Determination of Forest Growth Using Airborne Laser Scanning. </w:t>
      </w:r>
      <w:r w:rsidRPr="00152DB5">
        <w:rPr>
          <w:lang w:val="fr-FR"/>
        </w:rPr>
        <w:t>Remote Sens. Environ. 90, 451–462. https://doi.org/10.1016/j.rse.2004.02.001</w:t>
      </w:r>
    </w:p>
    <w:p w14:paraId="4BB377E9" w14:textId="77777777" w:rsidR="00152DB5" w:rsidRDefault="00152DB5" w:rsidP="00152DB5">
      <w:pPr>
        <w:pStyle w:val="Bibliography"/>
      </w:pPr>
      <w:r w:rsidRPr="00152DB5">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3F0C10A4" w14:textId="77777777" w:rsidR="00152DB5" w:rsidRPr="00152DB5" w:rsidRDefault="00152DB5" w:rsidP="00152DB5">
      <w:pPr>
        <w:pStyle w:val="Bibliography"/>
        <w:rPr>
          <w:lang w:val="fr-FR"/>
        </w:rPr>
      </w:pPr>
      <w:r>
        <w:t xml:space="preserve">Zhao, K., Suarez, J.C., Garcia, M., Hu, T., Wang, C., Londo, A., 2018. Utility of Multitemporal LiDAR for Forest and Carbon Monitoring: Tree Growth, Biomass Dynamics, and Carbon Flux. </w:t>
      </w:r>
      <w:r w:rsidRPr="00152DB5">
        <w:rPr>
          <w:lang w:val="fr-FR"/>
        </w:rPr>
        <w:t>Remote Sens. Environ. 204, 883–897. https://doi.org/10.1016/j.rse.2017.09.007</w:t>
      </w:r>
    </w:p>
    <w:p w14:paraId="4CE74C1A" w14:textId="77777777" w:rsidR="00152DB5" w:rsidRDefault="00152DB5" w:rsidP="00152DB5">
      <w:pPr>
        <w:pStyle w:val="Bibliography"/>
      </w:pPr>
      <w:r w:rsidRPr="00152DB5">
        <w:rPr>
          <w:lang w:val="fr-FR"/>
        </w:rPr>
        <w:t xml:space="preserve">Zolkos, S.G., Goetz, S.J., Dubayah, R., 2013. </w:t>
      </w:r>
      <w:r>
        <w:t>A Meta-Analysis of Terrestrial Aboveground Biomass Estimation Using Lidar Remote Sensing. Remote Sens. Environ. 128, 289–298. https://doi.org/10.1016/j.rse.2012.10.017</w:t>
      </w:r>
    </w:p>
    <w:p w14:paraId="697AB01C" w14:textId="284B6E6F"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headerReference w:type="default" r:id="rId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3T10:12:00Z" w:initials="WP">
    <w:p w14:paraId="7F99EB7C" w14:textId="77777777" w:rsidR="004B1085" w:rsidRDefault="004B1085" w:rsidP="004B1085">
      <w:pPr>
        <w:pStyle w:val="CommentText"/>
      </w:pPr>
      <w:r>
        <w:rPr>
          <w:rStyle w:val="CommentReference"/>
        </w:rPr>
        <w:annotationRef/>
      </w:r>
      <w:r>
        <w:t xml:space="preserve">Rather than specifying what ends up being the  5-year timeframe of the research, I figured it best to just leave it unspecified here to minimize confusion, since we start with 6 years of ATL08 data and remove one year of segments due to spatial biases from equivalence testing. </w:t>
      </w:r>
    </w:p>
  </w:comment>
  <w:comment w:id="1" w:author="Poncy, William" w:date="2025-08-23T11:10:00Z" w:initials="WP">
    <w:p w14:paraId="45B1D881" w14:textId="77777777"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2" w:author="Poncy, William" w:date="2025-08-21T21:14:00Z" w:initials="WP">
    <w:p w14:paraId="56BD1372" w14:textId="31BEA5FF"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3"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4" w:author="Poncy, William" w:date="2025-08-23T10:04:00Z" w:initials="WP">
    <w:p w14:paraId="51ED0E01" w14:textId="77777777"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5" w:author="Poncy, William" w:date="2025-08-23T09:57:00Z" w:initials="WP">
    <w:p w14:paraId="0883BDDC" w14:textId="77777777" w:rsidR="000B16EB" w:rsidRDefault="00C64A8D" w:rsidP="000B16EB">
      <w:pPr>
        <w:pStyle w:val="CommentText"/>
      </w:pPr>
      <w:r>
        <w:rPr>
          <w:rStyle w:val="CommentReference"/>
        </w:rPr>
        <w:annotationRef/>
      </w:r>
      <w:r w:rsidR="000B16EB">
        <w:t xml:space="preserve">Tried to attribute credit to wherever I could envision it, including: </w:t>
      </w:r>
    </w:p>
    <w:p w14:paraId="41175512" w14:textId="77777777" w:rsidR="000B16EB" w:rsidRDefault="000B16EB" w:rsidP="000B16EB">
      <w:pPr>
        <w:pStyle w:val="CommentText"/>
        <w:ind w:left="300"/>
      </w:pPr>
      <w:r>
        <w:t xml:space="preserve">Corey’s knowledge on FIA data, his suggestion of equivalence testing to identify sampling bias, and his writing edits, </w:t>
      </w:r>
    </w:p>
    <w:p w14:paraId="55CF4726" w14:textId="77777777" w:rsidR="000B16EB" w:rsidRDefault="000B16EB" w:rsidP="000B16EB">
      <w:pPr>
        <w:pStyle w:val="CommentText"/>
        <w:ind w:left="300"/>
      </w:pPr>
      <w:r>
        <w:t>Dr. Radtke’s guidance on getting the FIADB duplicated on my own machine, and procedures for analysis, including a script he provided that was the first iteration of the FIA remeasurement plot analysis</w:t>
      </w:r>
    </w:p>
  </w:comment>
  <w:comment w:id="6" w:author="Poncy, William" w:date="2025-08-23T09:28:00Z" w:initials="WP">
    <w:p w14:paraId="6DF353B2" w14:textId="0108D7FB" w:rsidR="00BC5220" w:rsidRDefault="00BC5220" w:rsidP="00BC5220">
      <w:pPr>
        <w:pStyle w:val="CommentText"/>
      </w:pPr>
      <w:r>
        <w:rPr>
          <w:rStyle w:val="CommentReference"/>
        </w:rPr>
        <w:annotationRef/>
      </w:r>
      <w:r>
        <w:t>Will need to verify Todd as co-author</w:t>
      </w:r>
    </w:p>
  </w:comment>
  <w:comment w:id="7"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99EB7C" w15:done="0"/>
  <w15:commentEx w15:paraId="45B1D881" w15:done="0"/>
  <w15:commentEx w15:paraId="56BD1372" w15:done="0"/>
  <w15:commentEx w15:paraId="03F531EB" w15:done="0"/>
  <w15:commentEx w15:paraId="51ED0E01" w15:done="0"/>
  <w15:commentEx w15:paraId="55CF4726" w15:done="0"/>
  <w15:commentEx w15:paraId="6DF353B2" w15:done="0"/>
  <w15:commentEx w15:paraId="03EFEB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F98236" w16cex:dateUtc="2025-08-23T17:12:00Z"/>
  <w16cex:commentExtensible w16cex:durableId="4674B99E" w16cex:dateUtc="2025-08-23T18:10:00Z"/>
  <w16cex:commentExtensible w16cex:durableId="6BE31ED0" w16cex:dateUtc="2025-08-22T04:14:00Z"/>
  <w16cex:commentExtensible w16cex:durableId="741740DB" w16cex:dateUtc="2025-08-20T04:46: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99EB7C" w16cid:durableId="31F98236"/>
  <w16cid:commentId w16cid:paraId="45B1D881" w16cid:durableId="4674B99E"/>
  <w16cid:commentId w16cid:paraId="56BD1372" w16cid:durableId="6BE31ED0"/>
  <w16cid:commentId w16cid:paraId="03F531EB" w16cid:durableId="741740DB"/>
  <w16cid:commentId w16cid:paraId="51ED0E01" w16cid:durableId="7D701E51"/>
  <w16cid:commentId w16cid:paraId="55CF4726" w16cid:durableId="6C38FC92"/>
  <w16cid:commentId w16cid:paraId="6DF353B2" w16cid:durableId="3CF8F399"/>
  <w16cid:commentId w16cid:paraId="03EFEBFB" w16cid:durableId="228D0F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35709" w14:textId="77777777" w:rsidR="007901BD" w:rsidRDefault="007901BD" w:rsidP="0014675E">
      <w:pPr>
        <w:spacing w:after="0" w:line="240" w:lineRule="auto"/>
      </w:pPr>
      <w:r>
        <w:separator/>
      </w:r>
    </w:p>
  </w:endnote>
  <w:endnote w:type="continuationSeparator" w:id="0">
    <w:p w14:paraId="4A357E92" w14:textId="77777777" w:rsidR="007901BD" w:rsidRDefault="007901BD"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7BBAC" w14:textId="77777777" w:rsidR="007901BD" w:rsidRDefault="007901BD" w:rsidP="0014675E">
      <w:pPr>
        <w:spacing w:after="0" w:line="240" w:lineRule="auto"/>
      </w:pPr>
      <w:r>
        <w:separator/>
      </w:r>
    </w:p>
  </w:footnote>
  <w:footnote w:type="continuationSeparator" w:id="0">
    <w:p w14:paraId="433B10CC" w14:textId="77777777" w:rsidR="007901BD" w:rsidRDefault="007901BD" w:rsidP="00146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5799B" w14:textId="19555E25" w:rsidR="0014675E" w:rsidRDefault="001467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6B00"/>
    <w:rsid w:val="00041D59"/>
    <w:rsid w:val="00046400"/>
    <w:rsid w:val="000514AD"/>
    <w:rsid w:val="000544E2"/>
    <w:rsid w:val="0006015D"/>
    <w:rsid w:val="00065431"/>
    <w:rsid w:val="0006590A"/>
    <w:rsid w:val="00073CED"/>
    <w:rsid w:val="00075E5A"/>
    <w:rsid w:val="00081143"/>
    <w:rsid w:val="000964FC"/>
    <w:rsid w:val="000976C4"/>
    <w:rsid w:val="00097914"/>
    <w:rsid w:val="000A68D5"/>
    <w:rsid w:val="000A78D7"/>
    <w:rsid w:val="000B16EB"/>
    <w:rsid w:val="000C08C2"/>
    <w:rsid w:val="000C3C86"/>
    <w:rsid w:val="000C445D"/>
    <w:rsid w:val="000C5B44"/>
    <w:rsid w:val="000C7F25"/>
    <w:rsid w:val="000E0A48"/>
    <w:rsid w:val="000E567A"/>
    <w:rsid w:val="000E6FAC"/>
    <w:rsid w:val="000F02F0"/>
    <w:rsid w:val="0010229A"/>
    <w:rsid w:val="0010701E"/>
    <w:rsid w:val="00107CC3"/>
    <w:rsid w:val="00111CD0"/>
    <w:rsid w:val="00114F68"/>
    <w:rsid w:val="001316A1"/>
    <w:rsid w:val="0013203B"/>
    <w:rsid w:val="0014208B"/>
    <w:rsid w:val="00142A20"/>
    <w:rsid w:val="0014675E"/>
    <w:rsid w:val="001527AE"/>
    <w:rsid w:val="00152DB5"/>
    <w:rsid w:val="001646C5"/>
    <w:rsid w:val="0018033E"/>
    <w:rsid w:val="001853F4"/>
    <w:rsid w:val="0019027A"/>
    <w:rsid w:val="001A34E8"/>
    <w:rsid w:val="001B1395"/>
    <w:rsid w:val="001D716E"/>
    <w:rsid w:val="001E0097"/>
    <w:rsid w:val="001E153F"/>
    <w:rsid w:val="001E3E3D"/>
    <w:rsid w:val="001F331B"/>
    <w:rsid w:val="001F4BB4"/>
    <w:rsid w:val="00200719"/>
    <w:rsid w:val="0020091A"/>
    <w:rsid w:val="00202547"/>
    <w:rsid w:val="00207B7F"/>
    <w:rsid w:val="002116CE"/>
    <w:rsid w:val="0021423D"/>
    <w:rsid w:val="00221093"/>
    <w:rsid w:val="00223B84"/>
    <w:rsid w:val="00224C78"/>
    <w:rsid w:val="0024068F"/>
    <w:rsid w:val="00247434"/>
    <w:rsid w:val="00247C07"/>
    <w:rsid w:val="00261979"/>
    <w:rsid w:val="00267F00"/>
    <w:rsid w:val="00270342"/>
    <w:rsid w:val="00276796"/>
    <w:rsid w:val="002820C7"/>
    <w:rsid w:val="00286A47"/>
    <w:rsid w:val="0029418A"/>
    <w:rsid w:val="002A2261"/>
    <w:rsid w:val="002B1F12"/>
    <w:rsid w:val="002C233F"/>
    <w:rsid w:val="002C5048"/>
    <w:rsid w:val="002D34B9"/>
    <w:rsid w:val="002F4AC2"/>
    <w:rsid w:val="003252A5"/>
    <w:rsid w:val="003253A3"/>
    <w:rsid w:val="0033212A"/>
    <w:rsid w:val="00336BC3"/>
    <w:rsid w:val="00336F0F"/>
    <w:rsid w:val="00343691"/>
    <w:rsid w:val="00350723"/>
    <w:rsid w:val="003509D6"/>
    <w:rsid w:val="003521EE"/>
    <w:rsid w:val="00367585"/>
    <w:rsid w:val="003768F1"/>
    <w:rsid w:val="003806D0"/>
    <w:rsid w:val="00380B75"/>
    <w:rsid w:val="00383CAF"/>
    <w:rsid w:val="00392788"/>
    <w:rsid w:val="003A4DA3"/>
    <w:rsid w:val="003B786B"/>
    <w:rsid w:val="003C004B"/>
    <w:rsid w:val="003C2A78"/>
    <w:rsid w:val="003C3157"/>
    <w:rsid w:val="003D0E60"/>
    <w:rsid w:val="003D1A0F"/>
    <w:rsid w:val="003E591B"/>
    <w:rsid w:val="003F209A"/>
    <w:rsid w:val="003F3135"/>
    <w:rsid w:val="00414B0B"/>
    <w:rsid w:val="00423643"/>
    <w:rsid w:val="0044291D"/>
    <w:rsid w:val="00471068"/>
    <w:rsid w:val="00476E78"/>
    <w:rsid w:val="00477C5B"/>
    <w:rsid w:val="00480E31"/>
    <w:rsid w:val="0049170C"/>
    <w:rsid w:val="004A401E"/>
    <w:rsid w:val="004A4B63"/>
    <w:rsid w:val="004B1085"/>
    <w:rsid w:val="004B4B11"/>
    <w:rsid w:val="004B6911"/>
    <w:rsid w:val="004C4AD2"/>
    <w:rsid w:val="004C6C77"/>
    <w:rsid w:val="004D19F4"/>
    <w:rsid w:val="004D2239"/>
    <w:rsid w:val="004E5A46"/>
    <w:rsid w:val="004F68EF"/>
    <w:rsid w:val="004F6F18"/>
    <w:rsid w:val="004F79FC"/>
    <w:rsid w:val="005002AE"/>
    <w:rsid w:val="00504E7C"/>
    <w:rsid w:val="00507ED7"/>
    <w:rsid w:val="00510BDC"/>
    <w:rsid w:val="00522CAB"/>
    <w:rsid w:val="00534EAD"/>
    <w:rsid w:val="00536E93"/>
    <w:rsid w:val="00543939"/>
    <w:rsid w:val="00572B41"/>
    <w:rsid w:val="00572E05"/>
    <w:rsid w:val="00592232"/>
    <w:rsid w:val="00594329"/>
    <w:rsid w:val="00595E0E"/>
    <w:rsid w:val="005A0764"/>
    <w:rsid w:val="005B1451"/>
    <w:rsid w:val="005B1590"/>
    <w:rsid w:val="005B3C00"/>
    <w:rsid w:val="005B617F"/>
    <w:rsid w:val="005B7788"/>
    <w:rsid w:val="005D58DE"/>
    <w:rsid w:val="005E2B12"/>
    <w:rsid w:val="005E7FE5"/>
    <w:rsid w:val="005F14E3"/>
    <w:rsid w:val="005F1507"/>
    <w:rsid w:val="005F1E04"/>
    <w:rsid w:val="005F57F4"/>
    <w:rsid w:val="00603C4A"/>
    <w:rsid w:val="00605DAD"/>
    <w:rsid w:val="00607BD8"/>
    <w:rsid w:val="00610360"/>
    <w:rsid w:val="00613D84"/>
    <w:rsid w:val="00623A1C"/>
    <w:rsid w:val="006252F6"/>
    <w:rsid w:val="0062771C"/>
    <w:rsid w:val="00627A1B"/>
    <w:rsid w:val="00627C81"/>
    <w:rsid w:val="00632A26"/>
    <w:rsid w:val="006402B3"/>
    <w:rsid w:val="00650976"/>
    <w:rsid w:val="00650FD3"/>
    <w:rsid w:val="0065254C"/>
    <w:rsid w:val="0065549D"/>
    <w:rsid w:val="00663B61"/>
    <w:rsid w:val="006736D9"/>
    <w:rsid w:val="00676E85"/>
    <w:rsid w:val="006770FA"/>
    <w:rsid w:val="00677218"/>
    <w:rsid w:val="00686B3E"/>
    <w:rsid w:val="00695B9A"/>
    <w:rsid w:val="006B3B5E"/>
    <w:rsid w:val="006C163D"/>
    <w:rsid w:val="006E25B9"/>
    <w:rsid w:val="007113BA"/>
    <w:rsid w:val="00711727"/>
    <w:rsid w:val="0071679E"/>
    <w:rsid w:val="00726403"/>
    <w:rsid w:val="00726B19"/>
    <w:rsid w:val="00732B25"/>
    <w:rsid w:val="0073378C"/>
    <w:rsid w:val="00743B64"/>
    <w:rsid w:val="00753C9C"/>
    <w:rsid w:val="007548EC"/>
    <w:rsid w:val="00756857"/>
    <w:rsid w:val="00763383"/>
    <w:rsid w:val="00766496"/>
    <w:rsid w:val="00767262"/>
    <w:rsid w:val="00770FF9"/>
    <w:rsid w:val="0077672A"/>
    <w:rsid w:val="00784921"/>
    <w:rsid w:val="00787A55"/>
    <w:rsid w:val="007901BD"/>
    <w:rsid w:val="007A31ED"/>
    <w:rsid w:val="007A3A2E"/>
    <w:rsid w:val="007A5CFE"/>
    <w:rsid w:val="007B299D"/>
    <w:rsid w:val="007D41EC"/>
    <w:rsid w:val="007D6BBF"/>
    <w:rsid w:val="007E2C4B"/>
    <w:rsid w:val="007E4951"/>
    <w:rsid w:val="00802908"/>
    <w:rsid w:val="0080603A"/>
    <w:rsid w:val="00817346"/>
    <w:rsid w:val="00817C10"/>
    <w:rsid w:val="0082005C"/>
    <w:rsid w:val="00820944"/>
    <w:rsid w:val="008219E2"/>
    <w:rsid w:val="00831EAF"/>
    <w:rsid w:val="00857AFA"/>
    <w:rsid w:val="00863920"/>
    <w:rsid w:val="00863DE0"/>
    <w:rsid w:val="008644C1"/>
    <w:rsid w:val="00866BCE"/>
    <w:rsid w:val="00866F9A"/>
    <w:rsid w:val="00887042"/>
    <w:rsid w:val="00890504"/>
    <w:rsid w:val="00892873"/>
    <w:rsid w:val="00893C99"/>
    <w:rsid w:val="008A0C24"/>
    <w:rsid w:val="008A2F7F"/>
    <w:rsid w:val="008A5D64"/>
    <w:rsid w:val="008C0CE7"/>
    <w:rsid w:val="008C1357"/>
    <w:rsid w:val="008C3319"/>
    <w:rsid w:val="008C6D10"/>
    <w:rsid w:val="008D290A"/>
    <w:rsid w:val="008D3BA1"/>
    <w:rsid w:val="008D545C"/>
    <w:rsid w:val="008E2D93"/>
    <w:rsid w:val="008E7D68"/>
    <w:rsid w:val="008F1787"/>
    <w:rsid w:val="008F408F"/>
    <w:rsid w:val="0090478B"/>
    <w:rsid w:val="00907311"/>
    <w:rsid w:val="0091656B"/>
    <w:rsid w:val="00920CC3"/>
    <w:rsid w:val="009276DD"/>
    <w:rsid w:val="0093127A"/>
    <w:rsid w:val="00937C49"/>
    <w:rsid w:val="00946F84"/>
    <w:rsid w:val="00947761"/>
    <w:rsid w:val="00952575"/>
    <w:rsid w:val="00956438"/>
    <w:rsid w:val="00976936"/>
    <w:rsid w:val="00982E7B"/>
    <w:rsid w:val="0098431E"/>
    <w:rsid w:val="009968D3"/>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579A"/>
    <w:rsid w:val="00A15C33"/>
    <w:rsid w:val="00A24911"/>
    <w:rsid w:val="00A33E68"/>
    <w:rsid w:val="00A449B1"/>
    <w:rsid w:val="00A523EC"/>
    <w:rsid w:val="00A7007F"/>
    <w:rsid w:val="00A828A6"/>
    <w:rsid w:val="00A942E1"/>
    <w:rsid w:val="00AA44DC"/>
    <w:rsid w:val="00AA751A"/>
    <w:rsid w:val="00AA7E86"/>
    <w:rsid w:val="00AB4B9B"/>
    <w:rsid w:val="00AC4211"/>
    <w:rsid w:val="00AD222F"/>
    <w:rsid w:val="00AE2F25"/>
    <w:rsid w:val="00AE3AD4"/>
    <w:rsid w:val="00AE612B"/>
    <w:rsid w:val="00AF3811"/>
    <w:rsid w:val="00AF43EE"/>
    <w:rsid w:val="00AF7E28"/>
    <w:rsid w:val="00B04633"/>
    <w:rsid w:val="00B10D96"/>
    <w:rsid w:val="00B36FAA"/>
    <w:rsid w:val="00B40195"/>
    <w:rsid w:val="00B42FD2"/>
    <w:rsid w:val="00B44E34"/>
    <w:rsid w:val="00B45691"/>
    <w:rsid w:val="00B5123C"/>
    <w:rsid w:val="00B54F85"/>
    <w:rsid w:val="00B56E66"/>
    <w:rsid w:val="00B66A3F"/>
    <w:rsid w:val="00B754FA"/>
    <w:rsid w:val="00B97723"/>
    <w:rsid w:val="00BA15CE"/>
    <w:rsid w:val="00BA7124"/>
    <w:rsid w:val="00BB4C58"/>
    <w:rsid w:val="00BC5220"/>
    <w:rsid w:val="00BC6428"/>
    <w:rsid w:val="00BD5889"/>
    <w:rsid w:val="00BE25D8"/>
    <w:rsid w:val="00BE5192"/>
    <w:rsid w:val="00BF3CCA"/>
    <w:rsid w:val="00BF6A59"/>
    <w:rsid w:val="00C24FC4"/>
    <w:rsid w:val="00C27E0A"/>
    <w:rsid w:val="00C34785"/>
    <w:rsid w:val="00C36516"/>
    <w:rsid w:val="00C37515"/>
    <w:rsid w:val="00C405FA"/>
    <w:rsid w:val="00C46ECE"/>
    <w:rsid w:val="00C50D20"/>
    <w:rsid w:val="00C55112"/>
    <w:rsid w:val="00C55D7A"/>
    <w:rsid w:val="00C57E43"/>
    <w:rsid w:val="00C6078A"/>
    <w:rsid w:val="00C64A8D"/>
    <w:rsid w:val="00C6665D"/>
    <w:rsid w:val="00C76E14"/>
    <w:rsid w:val="00C927FF"/>
    <w:rsid w:val="00CA08FC"/>
    <w:rsid w:val="00CC5FFB"/>
    <w:rsid w:val="00CC701F"/>
    <w:rsid w:val="00CD5EF3"/>
    <w:rsid w:val="00CD73C1"/>
    <w:rsid w:val="00CE4E8C"/>
    <w:rsid w:val="00CF07BD"/>
    <w:rsid w:val="00CF4AE9"/>
    <w:rsid w:val="00D03501"/>
    <w:rsid w:val="00D06070"/>
    <w:rsid w:val="00D10A5C"/>
    <w:rsid w:val="00D15D9E"/>
    <w:rsid w:val="00D3295E"/>
    <w:rsid w:val="00D33C9A"/>
    <w:rsid w:val="00D367C9"/>
    <w:rsid w:val="00D41889"/>
    <w:rsid w:val="00D41953"/>
    <w:rsid w:val="00D41D36"/>
    <w:rsid w:val="00D42424"/>
    <w:rsid w:val="00D42ACD"/>
    <w:rsid w:val="00D50A8A"/>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0721F"/>
    <w:rsid w:val="00E23529"/>
    <w:rsid w:val="00E2617F"/>
    <w:rsid w:val="00E27ED8"/>
    <w:rsid w:val="00E36BE8"/>
    <w:rsid w:val="00E43D1A"/>
    <w:rsid w:val="00E508D7"/>
    <w:rsid w:val="00E61CB3"/>
    <w:rsid w:val="00E64382"/>
    <w:rsid w:val="00E674B3"/>
    <w:rsid w:val="00E76970"/>
    <w:rsid w:val="00E76B0E"/>
    <w:rsid w:val="00E9085A"/>
    <w:rsid w:val="00E93D7B"/>
    <w:rsid w:val="00EA575C"/>
    <w:rsid w:val="00EA749B"/>
    <w:rsid w:val="00EB3BFB"/>
    <w:rsid w:val="00EB75F2"/>
    <w:rsid w:val="00EC375E"/>
    <w:rsid w:val="00EC6D69"/>
    <w:rsid w:val="00EE1674"/>
    <w:rsid w:val="00F03A1D"/>
    <w:rsid w:val="00F13A95"/>
    <w:rsid w:val="00F177CA"/>
    <w:rsid w:val="00F35D51"/>
    <w:rsid w:val="00F40833"/>
    <w:rsid w:val="00F4330A"/>
    <w:rsid w:val="00F43562"/>
    <w:rsid w:val="00F4468B"/>
    <w:rsid w:val="00F66DB2"/>
    <w:rsid w:val="00F72C92"/>
    <w:rsid w:val="00F74E8A"/>
    <w:rsid w:val="00F90DBC"/>
    <w:rsid w:val="00F95EC8"/>
    <w:rsid w:val="00FB1344"/>
    <w:rsid w:val="00FB3F33"/>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0</TotalTime>
  <Pages>53</Pages>
  <Words>48938</Words>
  <Characters>278950</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77</cp:revision>
  <dcterms:created xsi:type="dcterms:W3CDTF">2025-07-13T20:29:00Z</dcterms:created>
  <dcterms:modified xsi:type="dcterms:W3CDTF">2025-08-2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0BwEmv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